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1B84B961" w:rsidR="00C10AF7" w:rsidRPr="00C10AF7" w:rsidRDefault="002B3D1B" w:rsidP="00C10AF7">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77777777"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 </w:t>
      </w:r>
    </w:p>
    <w:p w14:paraId="01BC30F1" w14:textId="77777777" w:rsidR="00A945FA" w:rsidRDefault="00A945FA" w:rsidP="00210FAD">
      <w:pPr>
        <w:shd w:val="clear" w:color="auto" w:fill="FFFFFF"/>
        <w:rPr>
          <w:rFonts w:cstheme="minorHAnsi"/>
          <w:color w:val="201F1E"/>
          <w:bdr w:val="none" w:sz="0" w:space="0" w:color="auto" w:frame="1"/>
        </w:rPr>
      </w:pPr>
    </w:p>
    <w:p w14:paraId="0C202EFF" w14:textId="62933F81" w:rsidR="00210FAD" w:rsidRPr="001034D2"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4]</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84242D">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6]","plainTextFormattedCitation":"[6]","previouslyFormattedCitation":"[6]"},"properties":{"noteIndex":0},"schema":"https://github.com/citation-style-language/schema/raw/master/csl-citation.json"}</w:instrText>
      </w:r>
      <w:r w:rsidR="00577BC7">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6]</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4F2A861B"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lastRenderedPageBreak/>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611228">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7]","plainTextFormattedCitation":"[7]","previouslyFormattedCitation":"[7]"},"properties":{"noteIndex":0},"schema":"https://github.com/citation-style-language/schema/raw/master/csl-citation.json"}</w:instrText>
      </w:r>
      <w:r w:rsidR="001A0C71">
        <w:rPr>
          <w:rFonts w:cstheme="minorHAnsi"/>
          <w:bdr w:val="none" w:sz="0" w:space="0" w:color="auto" w:frame="1"/>
        </w:rPr>
        <w:fldChar w:fldCharType="separate"/>
      </w:r>
      <w:r w:rsidR="001A0C71" w:rsidRPr="001A0C71">
        <w:rPr>
          <w:rFonts w:cstheme="minorHAnsi"/>
          <w:noProof/>
          <w:bdr w:val="none" w:sz="0" w:space="0" w:color="auto" w:frame="1"/>
        </w:rPr>
        <w:t>[7]</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8]","plainTextFormattedCitation":"[8]","previouslyFormattedCitation":"[8]"},"properties":{"noteIndex":0},"schema":"https://github.com/citation-style-language/schema/raw/master/csl-citation.json"}</w:instrText>
      </w:r>
      <w:r w:rsidR="006E0D25">
        <w:rPr>
          <w:rFonts w:cstheme="minorHAnsi"/>
          <w:bdr w:val="none" w:sz="0" w:space="0" w:color="auto" w:frame="1"/>
        </w:rPr>
        <w:fldChar w:fldCharType="separate"/>
      </w:r>
      <w:r w:rsidR="006E0D25" w:rsidRPr="006E0D25">
        <w:rPr>
          <w:rFonts w:cstheme="minorHAnsi"/>
          <w:noProof/>
          <w:bdr w:val="none" w:sz="0" w:space="0" w:color="auto" w:frame="1"/>
        </w:rPr>
        <w:t>[8]</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9]","plainTextFormattedCitation":"[9]","previouslyFormattedCitation":"[9]"},"properties":{"noteIndex":0},"schema":"https://github.com/citation-style-language/schema/raw/master/csl-citation.json"}</w:instrText>
      </w:r>
      <w:r w:rsidR="006E0D25">
        <w:rPr>
          <w:rFonts w:cstheme="minorHAnsi"/>
          <w:bdr w:val="none" w:sz="0" w:space="0" w:color="auto" w:frame="1"/>
        </w:rPr>
        <w:fldChar w:fldCharType="separate"/>
      </w:r>
      <w:r w:rsidR="006E0D25" w:rsidRPr="006E0D25">
        <w:rPr>
          <w:rFonts w:cstheme="minorHAnsi"/>
          <w:noProof/>
          <w:bdr w:val="none" w:sz="0" w:space="0" w:color="auto" w:frame="1"/>
        </w:rPr>
        <w:t>[9]</w:t>
      </w:r>
      <w:r w:rsidR="006E0D25">
        <w:rPr>
          <w:rFonts w:cstheme="minorHAnsi"/>
          <w:bdr w:val="none" w:sz="0" w:space="0" w:color="auto" w:frame="1"/>
        </w:rPr>
        <w:fldChar w:fldCharType="end"/>
      </w:r>
      <w:r w:rsidR="00AD2553" w:rsidRPr="006C1D4C">
        <w:rPr>
          <w:rFonts w:cstheme="minorHAnsi"/>
          <w:bdr w:val="none" w:sz="0" w:space="0" w:color="auto" w:frame="1"/>
        </w:rPr>
        <w:t xml:space="preserve">,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AD2553" w:rsidRPr="006C1D4C">
        <w:rPr>
          <w:rFonts w:cstheme="minorHAnsi"/>
          <w:bdr w:val="none" w:sz="0" w:space="0" w:color="auto" w:frame="1"/>
        </w:rPr>
        <w:t>, boosted trees</w:t>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0]","plainTextFormattedCitation":"[10]","previouslyFormattedCitation":"[10]"},"properties":{"noteIndex":0},"schema":"https://github.com/citation-style-language/schema/raw/master/csl-citation.json"}</w:instrText>
      </w:r>
      <w:r w:rsidR="00611228">
        <w:rPr>
          <w:rFonts w:cstheme="minorHAnsi"/>
          <w:bdr w:val="none" w:sz="0" w:space="0" w:color="auto" w:frame="1"/>
        </w:rPr>
        <w:fldChar w:fldCharType="separate"/>
      </w:r>
      <w:r w:rsidR="006E0D25" w:rsidRPr="006E0D25">
        <w:rPr>
          <w:rFonts w:cstheme="minorHAnsi"/>
          <w:noProof/>
          <w:bdr w:val="none" w:sz="0" w:space="0" w:color="auto" w:frame="1"/>
        </w:rPr>
        <w:t>[10]</w:t>
      </w:r>
      <w:r w:rsidR="00611228">
        <w:rPr>
          <w:rFonts w:cstheme="minorHAnsi"/>
          <w:bdr w:val="none" w:sz="0" w:space="0" w:color="auto" w:frame="1"/>
        </w:rPr>
        <w:fldChar w:fldCharType="end"/>
      </w:r>
      <w:r w:rsidR="00A421CE" w:rsidRPr="006C1D4C">
        <w:rPr>
          <w:rFonts w:cstheme="minorHAnsi"/>
          <w:bdr w:val="none" w:sz="0" w:space="0" w:color="auto" w:frame="1"/>
        </w:rPr>
        <w:t xml:space="preserve"> (RF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21446ED8"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6E0D25">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1]","plainTextFormattedCitation":"[11]","previouslyFormattedCitation":"[11]"},"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E0D25" w:rsidRPr="006E0D25">
        <w:rPr>
          <w:rFonts w:cstheme="minorHAnsi"/>
          <w:noProof/>
          <w:color w:val="000000" w:themeColor="text1"/>
          <w:bdr w:val="none" w:sz="0" w:space="0" w:color="auto" w:frame="1"/>
        </w:rPr>
        <w:t>[11]</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6E0D25">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2]","plainTextFormattedCitation":"[12]","previouslyFormattedCitation":"[12]"},"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E0D25" w:rsidRPr="006E0D25">
        <w:rPr>
          <w:rFonts w:cstheme="minorHAnsi"/>
          <w:noProof/>
          <w:color w:val="000000" w:themeColor="text1"/>
          <w:bdr w:val="none" w:sz="0" w:space="0" w:color="auto" w:frame="1"/>
        </w:rPr>
        <w:t>[12]</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r w:rsidRPr="001269FE">
        <w:rPr>
          <w:rFonts w:cstheme="minorHAnsi"/>
          <w:color w:val="FF0000"/>
          <w:bdr w:val="none" w:sz="0" w:space="0" w:color="auto" w:frame="1"/>
        </w:rPr>
        <w:t>refs</w:t>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3BC4A932"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embedded with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w:t>
      </w:r>
      <w:r w:rsidR="002C5BBB" w:rsidRPr="001034D2">
        <w:rPr>
          <w:rFonts w:cstheme="minorHAnsi"/>
          <w:color w:val="201F1E"/>
          <w:bdr w:val="none" w:sz="0" w:space="0" w:color="auto" w:frame="1"/>
        </w:rPr>
        <w:t xml:space="preserve">and updated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B04524">
        <w:rPr>
          <w:rFonts w:cstheme="minorHAnsi"/>
          <w:bdr w:val="none" w:sz="0" w:space="0" w:color="auto" w:frame="1"/>
        </w:rPr>
        <w:t xml:space="preserve">has </w:t>
      </w:r>
      <w:r w:rsidR="00406A71" w:rsidRPr="008B7C76">
        <w:rPr>
          <w:rFonts w:cstheme="minorHAnsi"/>
          <w:bdr w:val="none" w:sz="0" w:space="0" w:color="auto" w:frame="1"/>
        </w:rPr>
        <w:t xml:space="preserve">been illustrated </w:t>
      </w:r>
      <w:r w:rsidR="009B3A3A" w:rsidRPr="008B7C76">
        <w:rPr>
          <w:rFonts w:cstheme="minorHAnsi"/>
          <w:bdr w:val="none" w:sz="0" w:space="0" w:color="auto" w:frame="1"/>
        </w:rPr>
        <w:t xml:space="preserve">with increasing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6E0D25">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3]","plainTextFormattedCitation":"[13]","previouslyFormattedCitation":"[13]"},"properties":{"noteIndex":0},"schema":"https://github.com/citation-style-language/schema/raw/master/csl-citation.json"}</w:instrText>
      </w:r>
      <w:r w:rsidR="00C878F0" w:rsidRPr="008B7C76">
        <w:rPr>
          <w:rFonts w:cstheme="minorHAnsi"/>
          <w:bdr w:val="none" w:sz="0" w:space="0" w:color="auto" w:frame="1"/>
        </w:rPr>
        <w:fldChar w:fldCharType="separate"/>
      </w:r>
      <w:r w:rsidR="006E0D25" w:rsidRPr="006E0D25">
        <w:rPr>
          <w:rFonts w:cstheme="minorHAnsi"/>
          <w:noProof/>
          <w:bdr w:val="none" w:sz="0" w:space="0" w:color="auto" w:frame="1"/>
        </w:rPr>
        <w:t>[13]</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1CA465B7" w:rsidR="00CF1674" w:rsidRPr="004E7BB3" w:rsidRDefault="00226DA4" w:rsidP="00AB60D2">
      <w:pPr>
        <w:shd w:val="clear" w:color="auto" w:fill="FFFFFF"/>
        <w:rPr>
          <w:rFonts w:cstheme="minorHAnsi"/>
          <w:bdr w:val="none" w:sz="0" w:space="0" w:color="auto" w:frame="1"/>
        </w:rPr>
      </w:pPr>
      <w:r w:rsidRPr="001034D2">
        <w:rPr>
          <w:rFonts w:cstheme="minorHAnsi"/>
        </w:rPr>
        <w:lastRenderedPageBreak/>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6E0D25">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4]","plainTextFormattedCitation":"[14]","previouslyFormattedCitation":"[14]"},"properties":{"noteIndex":0},"schema":"https://github.com/citation-style-language/schema/raw/master/csl-citation.json"}</w:instrText>
      </w:r>
      <w:r w:rsidR="004E7BB3">
        <w:rPr>
          <w:rFonts w:cstheme="minorHAnsi"/>
        </w:rPr>
        <w:fldChar w:fldCharType="separate"/>
      </w:r>
      <w:r w:rsidR="006E0D25" w:rsidRPr="006E0D25">
        <w:rPr>
          <w:rFonts w:cstheme="minorHAnsi"/>
          <w:noProof/>
        </w:rPr>
        <w:t>[14]</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6E0D25">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5]","plainTextFormattedCitation":"[15]","previouslyFormattedCitation":"[15]"},"properties":{"noteIndex":0},"schema":"https://github.com/citation-style-language/schema/raw/master/csl-citation.json"}</w:instrText>
      </w:r>
      <w:r w:rsidR="001B3FAE" w:rsidRPr="001034D2">
        <w:rPr>
          <w:rFonts w:cstheme="minorHAnsi"/>
        </w:rPr>
        <w:fldChar w:fldCharType="separate"/>
      </w:r>
      <w:r w:rsidR="006E0D25" w:rsidRPr="006E0D25">
        <w:rPr>
          <w:rFonts w:cstheme="minorHAnsi"/>
          <w:noProof/>
        </w:rPr>
        <w:t>[15]</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6E0D25">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6]","plainTextFormattedCitation":"[16]","previouslyFormattedCitation":"[16]"},"properties":{"noteIndex":0},"schema":"https://github.com/citation-style-language/schema/raw/master/csl-citation.json"}</w:instrText>
      </w:r>
      <w:r w:rsidR="00164C38" w:rsidRPr="001034D2">
        <w:rPr>
          <w:rFonts w:cstheme="minorHAnsi"/>
        </w:rPr>
        <w:fldChar w:fldCharType="separate"/>
      </w:r>
      <w:r w:rsidR="006E0D25" w:rsidRPr="006E0D25">
        <w:rPr>
          <w:rFonts w:cstheme="minorHAnsi"/>
          <w:noProof/>
        </w:rPr>
        <w:t>[16]</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6E0D25">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7]","plainTextFormattedCitation":"[17]","previouslyFormattedCitation":"[17]"},"properties":{"noteIndex":0},"schema":"https://github.com/citation-style-language/schema/raw/master/csl-citation.json"}</w:instrText>
      </w:r>
      <w:r w:rsidR="00164C38" w:rsidRPr="001034D2">
        <w:rPr>
          <w:rFonts w:cstheme="minorHAnsi"/>
        </w:rPr>
        <w:fldChar w:fldCharType="separate"/>
      </w:r>
      <w:r w:rsidR="006E0D25" w:rsidRPr="006E0D25">
        <w:rPr>
          <w:rFonts w:cstheme="minorHAnsi"/>
          <w:noProof/>
        </w:rPr>
        <w:t>[17]</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7E0E2981"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6E0D2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8], [19]","plainTextFormattedCitation":"[18], [19]","previouslyFormattedCitation":"[18], [19]"},"properties":{"noteIndex":0},"schema":"https://github.com/citation-style-language/schema/raw/master/csl-citation.json"}</w:instrText>
      </w:r>
      <w:r w:rsidRPr="001034D2">
        <w:rPr>
          <w:rFonts w:cstheme="minorHAnsi"/>
        </w:rPr>
        <w:fldChar w:fldCharType="separate"/>
      </w:r>
      <w:r w:rsidR="006E0D25" w:rsidRPr="006E0D25">
        <w:rPr>
          <w:rFonts w:cstheme="minorHAnsi"/>
          <w:noProof/>
        </w:rPr>
        <w:t>[18], [19]</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3CC42C08"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7593A03F"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2"/>
      <w:commentRangeStart w:id="3"/>
      <w:r w:rsidRPr="00C81F80">
        <w:rPr>
          <w:rFonts w:cstheme="minorHAnsi"/>
        </w:rPr>
        <w:t>7</w:t>
      </w:r>
      <w:commentRangeEnd w:id="2"/>
      <w:r w:rsidRPr="00C81F80">
        <w:rPr>
          <w:rStyle w:val="CommentReference"/>
        </w:rPr>
        <w:commentReference w:id="2"/>
      </w:r>
      <w:commentRangeEnd w:id="3"/>
      <w:r w:rsidR="00376588" w:rsidRPr="00C81F80">
        <w:rPr>
          <w:rStyle w:val="CommentReference"/>
        </w:rPr>
        <w:commentReference w:id="3"/>
      </w:r>
      <w:r w:rsidRPr="00C81F80">
        <w:rPr>
          <w:rFonts w:cstheme="minorHAnsi"/>
        </w:rPr>
        <w:t xml:space="preserve">) </w:t>
      </w:r>
      <w:r w:rsidRPr="00C81F80">
        <w:rPr>
          <w:rFonts w:cstheme="minorHAnsi"/>
        </w:rPr>
        <w:fldChar w:fldCharType="begin" w:fldLock="1"/>
      </w:r>
      <w:r w:rsidR="006E0D25">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0]","plainTextFormattedCitation":"[20]","previouslyFormattedCitation":"[20]"},"properties":{"noteIndex":0},"schema":"https://github.com/citation-style-language/schema/raw/master/csl-citation.json"}</w:instrText>
      </w:r>
      <w:r w:rsidRPr="00C81F80">
        <w:rPr>
          <w:rFonts w:cstheme="minorHAnsi"/>
        </w:rPr>
        <w:fldChar w:fldCharType="separate"/>
      </w:r>
      <w:r w:rsidR="006E0D25" w:rsidRPr="006E0D25">
        <w:rPr>
          <w:rFonts w:cstheme="minorHAnsi"/>
          <w:noProof/>
        </w:rPr>
        <w:t>[20]</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4"/>
      <w:r w:rsidRPr="00C81F80">
        <w:rPr>
          <w:rFonts w:cstheme="minorHAnsi"/>
        </w:rPr>
        <w:t>1965</w:t>
      </w:r>
      <w:commentRangeEnd w:id="4"/>
      <w:r w:rsidRPr="00C81F80">
        <w:rPr>
          <w:rStyle w:val="CommentReference"/>
        </w:rPr>
        <w:commentReference w:id="4"/>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lastRenderedPageBreak/>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4811DA2D"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6E0D2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8]","plainTextFormattedCitation":"[18]","previouslyFormattedCitation":"[18]"},"properties":{"noteIndex":0},"schema":"https://github.com/citation-style-language/schema/raw/master/csl-citation.json"}</w:instrText>
      </w:r>
      <w:r w:rsidR="00E049B9" w:rsidRPr="00C81F80">
        <w:rPr>
          <w:rFonts w:cstheme="minorHAnsi"/>
        </w:rPr>
        <w:fldChar w:fldCharType="separate"/>
      </w:r>
      <w:r w:rsidR="006E0D25" w:rsidRPr="006E0D25">
        <w:rPr>
          <w:rFonts w:cstheme="minorHAnsi"/>
          <w:noProof/>
        </w:rPr>
        <w:t>[18]</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3F2A98E6"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6E0D25">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1]","plainTextFormattedCitation":"[21]","previouslyFormattedCitation":"[21]"},"properties":{"noteIndex":0},"schema":"https://github.com/citation-style-language/schema/raw/master/csl-citation.json"}</w:instrText>
      </w:r>
      <w:r w:rsidRPr="00C81F80">
        <w:rPr>
          <w:rFonts w:cstheme="minorHAnsi"/>
        </w:rPr>
        <w:fldChar w:fldCharType="separate"/>
      </w:r>
      <w:r w:rsidR="006E0D25" w:rsidRPr="006E0D25">
        <w:rPr>
          <w:rFonts w:cstheme="minorHAnsi"/>
          <w:noProof/>
        </w:rPr>
        <w:t>[21]</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232A062D"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7754BB">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0]","plainTextFormattedCitation":"[10]","previouslyFormattedCitation":"[10]"},"properties":{"noteIndex":0},"schema":"https://github.com/citation-style-language/schema/raw/master/csl-citation.json"}</w:instrText>
      </w:r>
      <w:r w:rsidR="005A0F7B">
        <w:rPr>
          <w:i/>
          <w:iCs/>
        </w:rPr>
        <w:fldChar w:fldCharType="separate"/>
      </w:r>
      <w:r w:rsidR="005A0F7B" w:rsidRPr="005A0F7B">
        <w:rPr>
          <w:iCs/>
          <w:noProof/>
        </w:rPr>
        <w:t>[10]</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1049BA65"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F34CFA">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7]","plainTextFormattedCitation":"[7]","previouslyFormattedCitation":"[7]"},"properties":{"noteIndex":0},"schema":"https://github.com/citation-style-language/schema/raw/master/csl-citation.json"}</w:instrText>
      </w:r>
      <w:r w:rsidR="00F34CFA">
        <w:rPr>
          <w:i/>
          <w:iCs/>
        </w:rPr>
        <w:fldChar w:fldCharType="separate"/>
      </w:r>
      <w:r w:rsidR="00F34CFA" w:rsidRPr="00F34CFA">
        <w:rPr>
          <w:iCs/>
          <w:noProof/>
        </w:rPr>
        <w:t>[7]</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0F7B">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0F7B">
        <w:rPr>
          <w:rFonts w:ascii="Cambria Math" w:hAnsi="Cambria Math" w:cs="Cambria Math"/>
          <w:i/>
          <w:iCs/>
        </w:rPr>
        <w:instrText>≫</w:instrText>
      </w:r>
      <w:r w:rsidR="005A0F7B">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22]","plainTextFormattedCitation":"[22]","previouslyFormattedCitation":"[22]"},"properties":{"noteIndex":0},"schema":"https://github.com/citation-style-language/schema/raw/master/csl-citation.json"}</w:instrText>
      </w:r>
      <w:r w:rsidR="00F34CFA">
        <w:rPr>
          <w:i/>
          <w:iCs/>
        </w:rPr>
        <w:fldChar w:fldCharType="separate"/>
      </w:r>
      <w:r w:rsidR="00F34CFA" w:rsidRPr="00F34CFA">
        <w:rPr>
          <w:iCs/>
          <w:noProof/>
        </w:rPr>
        <w:t>[22]</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2E194902"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FE15FC">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9]","plainTextFormattedCitation":"[9]","previouslyFormattedCitation":"[9]"},"properties":{"noteIndex":0},"schema":"https://github.com/citation-style-language/schema/raw/master/csl-citation.json"}</w:instrText>
      </w:r>
      <w:r w:rsidR="00FE15FC">
        <w:rPr>
          <w:i/>
          <w:iCs/>
        </w:rPr>
        <w:fldChar w:fldCharType="separate"/>
      </w:r>
      <w:r w:rsidR="00FE15FC" w:rsidRPr="00FE15FC">
        <w:rPr>
          <w:iCs/>
          <w:noProof/>
        </w:rPr>
        <w:t>[9]</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3ECEBA90" w:rsidR="005C7DF0" w:rsidRPr="00FE15FC" w:rsidRDefault="005C7DF0" w:rsidP="0068063F">
      <w:r w:rsidRPr="00C81F80">
        <w:rPr>
          <w:i/>
          <w:iCs/>
        </w:rPr>
        <w:t>Linear support vector classifier</w:t>
      </w:r>
      <w:r w:rsidR="00FE15FC">
        <w:t xml:space="preserve"> </w:t>
      </w:r>
      <w:r w:rsidR="00FE15FC">
        <w:fldChar w:fldCharType="begin" w:fldLock="1"/>
      </w:r>
      <w:r w:rsidR="00F34CFA">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8]","plainTextFormattedCitation":"[8]","previouslyFormattedCitation":"[8]"},"properties":{"noteIndex":0},"schema":"https://github.com/citation-style-language/schema/raw/master/csl-citation.json"}</w:instrText>
      </w:r>
      <w:r w:rsidR="00FE15FC">
        <w:fldChar w:fldCharType="separate"/>
      </w:r>
      <w:r w:rsidR="00FE15FC" w:rsidRPr="00FE15FC">
        <w:rPr>
          <w:noProof/>
        </w:rPr>
        <w:t>[8]</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C81F80">
        <w:rPr>
          <w:rFonts w:cstheme="minorHAnsi"/>
        </w:rPr>
        <w:t>Tensorflow</w:t>
      </w:r>
      <w:proofErr w:type="spellEnd"/>
      <w:r w:rsidR="00347D3F" w:rsidRPr="00C81F80">
        <w:rPr>
          <w:rFonts w:cstheme="minorHAnsi"/>
        </w:rPr>
        <w:t xml:space="preserve">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 xml:space="preserve">95% confidence interval using the </w:t>
      </w:r>
      <w:proofErr w:type="spellStart"/>
      <w:r w:rsidR="008E143F" w:rsidRPr="00C81F80">
        <w:rPr>
          <w:rFonts w:cstheme="minorHAnsi"/>
        </w:rPr>
        <w:t>pROC</w:t>
      </w:r>
      <w:proofErr w:type="spellEnd"/>
      <w:r w:rsidR="008E143F" w:rsidRPr="00C81F80">
        <w:rPr>
          <w:rFonts w:cstheme="minorHAnsi"/>
        </w:rPr>
        <w:t xml:space="preserve">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lastRenderedPageBreak/>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5"/>
      <w:r w:rsidRPr="00C81F80">
        <w:rPr>
          <w:rFonts w:cstheme="minorHAnsi"/>
        </w:rPr>
        <w:t>pregnancies</w:t>
      </w:r>
      <w:commentRangeEnd w:id="5"/>
      <w:r w:rsidR="00CA5FC7" w:rsidRPr="00C81F80">
        <w:rPr>
          <w:rStyle w:val="CommentReference"/>
        </w:rPr>
        <w:commentReference w:id="5"/>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09DD709E" w:rsidR="00706BAB" w:rsidRDefault="00706BAB" w:rsidP="000D4320">
      <w:pPr>
        <w:pStyle w:val="Heading2"/>
      </w:pPr>
      <w:commentRangeStart w:id="6"/>
      <w:commentRangeStart w:id="7"/>
      <w:commentRangeStart w:id="8"/>
      <w:commentRangeStart w:id="9"/>
      <w:commentRangeStart w:id="10"/>
      <w:commentRangeStart w:id="11"/>
      <w:commentRangeStart w:id="12"/>
      <w:commentRangeStart w:id="13"/>
      <w:r w:rsidRPr="00C81F80">
        <w:t>Discussion</w:t>
      </w:r>
      <w:commentRangeEnd w:id="6"/>
      <w:r w:rsidR="00CD26DB" w:rsidRPr="00C81F80">
        <w:rPr>
          <w:rStyle w:val="CommentReference"/>
        </w:rPr>
        <w:commentReference w:id="6"/>
      </w:r>
      <w:commentRangeEnd w:id="7"/>
      <w:r w:rsidR="00FA66B2">
        <w:rPr>
          <w:rStyle w:val="CommentReference"/>
        </w:rPr>
        <w:commentReference w:id="7"/>
      </w:r>
      <w:commentRangeEnd w:id="8"/>
      <w:r w:rsidR="006217BD">
        <w:rPr>
          <w:rStyle w:val="CommentReference"/>
        </w:rPr>
        <w:commentReference w:id="8"/>
      </w:r>
      <w:commentRangeEnd w:id="9"/>
      <w:r w:rsidR="001567BD">
        <w:rPr>
          <w:rStyle w:val="CommentReference"/>
          <w:rFonts w:asciiTheme="minorHAnsi" w:eastAsiaTheme="minorHAnsi" w:hAnsiTheme="minorHAnsi" w:cstheme="minorBidi"/>
          <w:color w:val="auto"/>
        </w:rPr>
        <w:commentReference w:id="9"/>
      </w:r>
      <w:commentRangeEnd w:id="10"/>
      <w:r w:rsidR="0062208B">
        <w:rPr>
          <w:rStyle w:val="CommentReference"/>
          <w:rFonts w:asciiTheme="minorHAnsi" w:eastAsiaTheme="minorHAnsi" w:hAnsiTheme="minorHAnsi" w:cstheme="minorBidi"/>
          <w:color w:val="auto"/>
        </w:rPr>
        <w:commentReference w:id="10"/>
      </w:r>
      <w:commentRangeEnd w:id="11"/>
      <w:r w:rsidR="00AC0442">
        <w:rPr>
          <w:rStyle w:val="CommentReference"/>
          <w:rFonts w:asciiTheme="minorHAnsi" w:eastAsiaTheme="minorHAnsi" w:hAnsiTheme="minorHAnsi" w:cstheme="minorBidi"/>
          <w:color w:val="auto"/>
        </w:rPr>
        <w:commentReference w:id="11"/>
      </w:r>
      <w:commentRangeEnd w:id="12"/>
      <w:r w:rsidR="00AC0442">
        <w:rPr>
          <w:rStyle w:val="CommentReference"/>
          <w:rFonts w:asciiTheme="minorHAnsi" w:eastAsiaTheme="minorHAnsi" w:hAnsiTheme="minorHAnsi" w:cstheme="minorBidi"/>
          <w:color w:val="auto"/>
        </w:rPr>
        <w:commentReference w:id="12"/>
      </w:r>
      <w:commentRangeEnd w:id="13"/>
      <w:r w:rsidR="00BD7B1E">
        <w:rPr>
          <w:rStyle w:val="CommentReference"/>
          <w:rFonts w:asciiTheme="minorHAnsi" w:eastAsiaTheme="minorHAnsi" w:hAnsiTheme="minorHAnsi" w:cstheme="minorBidi"/>
          <w:color w:val="auto"/>
        </w:rPr>
        <w:commentReference w:id="13"/>
      </w:r>
    </w:p>
    <w:p w14:paraId="0F3600D8" w14:textId="7D1CC63F" w:rsidR="00E36243" w:rsidRDefault="00E36243" w:rsidP="00E36243"/>
    <w:p w14:paraId="53EE5606" w14:textId="510805D2" w:rsidR="00FF45A5" w:rsidRDefault="00FF45A5" w:rsidP="00E36243">
      <w:r>
        <w:t>Key points</w:t>
      </w:r>
    </w:p>
    <w:p w14:paraId="7E17E3E6" w14:textId="77777777" w:rsidR="00FF45A5" w:rsidRDefault="00FF45A5" w:rsidP="00E36243"/>
    <w:p w14:paraId="7A00A825" w14:textId="2F23E169" w:rsidR="00E36243" w:rsidRDefault="00E36243" w:rsidP="00E36243">
      <w:pPr>
        <w:pStyle w:val="ListParagraph"/>
        <w:numPr>
          <w:ilvl w:val="0"/>
          <w:numId w:val="20"/>
        </w:numPr>
      </w:pPr>
      <w:r>
        <w:t>Automated feature selection produces models with similar performance to a manual approach</w:t>
      </w:r>
    </w:p>
    <w:p w14:paraId="0E8B48DF" w14:textId="5660458C" w:rsidR="001D06A2" w:rsidRDefault="001D06A2" w:rsidP="001D06A2">
      <w:pPr>
        <w:pStyle w:val="ListParagraph"/>
        <w:numPr>
          <w:ilvl w:val="1"/>
          <w:numId w:val="20"/>
        </w:numPr>
      </w:pPr>
      <w:r>
        <w:t>Although performance similar – automated methods had more features which may be disadvantageous</w:t>
      </w:r>
      <w:r w:rsidR="00127BDC">
        <w:t xml:space="preserve"> </w:t>
      </w:r>
      <w:r w:rsidR="003F7DCD">
        <w:t>–</w:t>
      </w:r>
      <w:r w:rsidR="00127BDC">
        <w:t xml:space="preserve"> </w:t>
      </w:r>
      <w:r w:rsidR="003F7DCD">
        <w:t>feasible, cost effect etc</w:t>
      </w:r>
    </w:p>
    <w:p w14:paraId="4658FCC7" w14:textId="138C050C" w:rsidR="00CD6B36" w:rsidRDefault="00CD6B36" w:rsidP="001D06A2">
      <w:pPr>
        <w:pStyle w:val="ListParagraph"/>
        <w:numPr>
          <w:ilvl w:val="1"/>
          <w:numId w:val="20"/>
        </w:numPr>
      </w:pPr>
      <w:r>
        <w:t>Good for removing human input – cost</w:t>
      </w:r>
    </w:p>
    <w:p w14:paraId="4D574FAD" w14:textId="4F028E8A" w:rsidR="00EA441F" w:rsidRDefault="00EA441F" w:rsidP="00EA441F">
      <w:pPr>
        <w:pStyle w:val="ListParagraph"/>
        <w:numPr>
          <w:ilvl w:val="2"/>
          <w:numId w:val="20"/>
        </w:numPr>
      </w:pPr>
      <w:r>
        <w:t xml:space="preserve">Original Badawi method was time consuming and </w:t>
      </w:r>
      <w:proofErr w:type="spellStart"/>
      <w:r>
        <w:t>labourious</w:t>
      </w:r>
      <w:proofErr w:type="spellEnd"/>
      <w:r>
        <w:t xml:space="preserve">, </w:t>
      </w:r>
      <w:proofErr w:type="spellStart"/>
      <w:r>
        <w:t>reqired</w:t>
      </w:r>
      <w:proofErr w:type="spellEnd"/>
      <w:r>
        <w:t xml:space="preserve"> expert knowledge and would need to be performed for every new dataset</w:t>
      </w:r>
      <w:r w:rsidR="001D75F6">
        <w:t xml:space="preserve"> or if risk factors change over time</w:t>
      </w:r>
    </w:p>
    <w:p w14:paraId="6A8AB76B" w14:textId="193EA8D4" w:rsidR="00CD6B36" w:rsidRDefault="00CD6B36" w:rsidP="001D06A2">
      <w:pPr>
        <w:pStyle w:val="ListParagraph"/>
        <w:numPr>
          <w:ilvl w:val="1"/>
          <w:numId w:val="20"/>
        </w:numPr>
      </w:pPr>
      <w:r>
        <w:t xml:space="preserve">Potential for model to always be </w:t>
      </w:r>
      <w:proofErr w:type="gramStart"/>
      <w:r>
        <w:t>up-to-date</w:t>
      </w:r>
      <w:proofErr w:type="gramEnd"/>
      <w:r>
        <w:t xml:space="preserve"> – accuracy</w:t>
      </w:r>
    </w:p>
    <w:p w14:paraId="13DF8238" w14:textId="25624E7C" w:rsidR="00D00676" w:rsidRDefault="00D00676" w:rsidP="001D06A2">
      <w:pPr>
        <w:pStyle w:val="ListParagraph"/>
        <w:numPr>
          <w:ilvl w:val="1"/>
          <w:numId w:val="20"/>
        </w:numPr>
      </w:pPr>
      <w:r>
        <w:t>Compare performance with 2 x EMR studies using ML</w:t>
      </w:r>
    </w:p>
    <w:p w14:paraId="6045807B" w14:textId="08851457" w:rsidR="00B24D22" w:rsidRDefault="00B24D22" w:rsidP="00E36243">
      <w:pPr>
        <w:pStyle w:val="ListParagraph"/>
        <w:numPr>
          <w:ilvl w:val="0"/>
          <w:numId w:val="20"/>
        </w:numPr>
      </w:pPr>
      <w:r>
        <w:t>Adding variables collected throughout pregnancy did not strongly increase prediction performance</w:t>
      </w:r>
      <w:r w:rsidR="00276BC8">
        <w:t xml:space="preserve"> but does illustrate feasibility of the approach</w:t>
      </w:r>
    </w:p>
    <w:p w14:paraId="7469F5C4" w14:textId="18CC0372" w:rsidR="00276BC8" w:rsidRDefault="00276BC8" w:rsidP="00276BC8">
      <w:pPr>
        <w:pStyle w:val="ListParagraph"/>
        <w:numPr>
          <w:ilvl w:val="1"/>
          <w:numId w:val="20"/>
        </w:numPr>
      </w:pPr>
      <w:r>
        <w:t xml:space="preserve">Discuss </w:t>
      </w:r>
      <w:r w:rsidR="00E013A9">
        <w:t xml:space="preserve">feedback loop </w:t>
      </w:r>
      <w:proofErr w:type="spellStart"/>
      <w:r w:rsidR="00E013A9">
        <w:t>wth</w:t>
      </w:r>
      <w:proofErr w:type="spellEnd"/>
      <w:r w:rsidR="00E013A9">
        <w:t xml:space="preserve"> </w:t>
      </w:r>
      <w:r w:rsidR="00661C04">
        <w:t>physician beliefs</w:t>
      </w:r>
    </w:p>
    <w:p w14:paraId="56872E52" w14:textId="20C19470" w:rsidR="00E36243" w:rsidRDefault="00E36243" w:rsidP="00E36243">
      <w:pPr>
        <w:pStyle w:val="ListParagraph"/>
        <w:numPr>
          <w:ilvl w:val="0"/>
          <w:numId w:val="20"/>
        </w:numPr>
      </w:pPr>
      <w:r>
        <w:lastRenderedPageBreak/>
        <w:t>Increasing number of predictors increases model performance</w:t>
      </w:r>
    </w:p>
    <w:p w14:paraId="3D684AE1" w14:textId="75273174" w:rsidR="00E36243" w:rsidRDefault="00E36243" w:rsidP="00E36243">
      <w:pPr>
        <w:pStyle w:val="ListParagraph"/>
        <w:numPr>
          <w:ilvl w:val="0"/>
          <w:numId w:val="20"/>
        </w:numPr>
      </w:pPr>
      <w:r>
        <w:t>Elastic net and LASSO were the best for selecting features for this dataset</w:t>
      </w:r>
    </w:p>
    <w:p w14:paraId="7BA12812" w14:textId="66FF7948" w:rsidR="00E36243" w:rsidRDefault="00DB646E" w:rsidP="00E36243">
      <w:pPr>
        <w:pStyle w:val="ListParagraph"/>
        <w:numPr>
          <w:ilvl w:val="1"/>
          <w:numId w:val="20"/>
        </w:numPr>
      </w:pPr>
      <w:proofErr w:type="spellStart"/>
      <w:r>
        <w:t>Recommnd</w:t>
      </w:r>
      <w:proofErr w:type="spellEnd"/>
      <w:r>
        <w:t xml:space="preserve"> to u</w:t>
      </w:r>
      <w:r w:rsidR="00E36243">
        <w:t>se these</w:t>
      </w:r>
    </w:p>
    <w:p w14:paraId="0D5C67C3" w14:textId="5D7909E3" w:rsidR="00E36243" w:rsidRDefault="00E36243" w:rsidP="00E36243">
      <w:pPr>
        <w:pStyle w:val="ListParagraph"/>
        <w:numPr>
          <w:ilvl w:val="1"/>
          <w:numId w:val="20"/>
        </w:numPr>
      </w:pPr>
      <w:r>
        <w:t xml:space="preserve">No non-linear relationships </w:t>
      </w:r>
      <w:r w:rsidR="007D48D8">
        <w:t>- mostly</w:t>
      </w:r>
      <w:r>
        <w:t xml:space="preserve"> binary</w:t>
      </w:r>
    </w:p>
    <w:p w14:paraId="077D34FE" w14:textId="758D4BF4" w:rsidR="00587915" w:rsidRDefault="00587915" w:rsidP="00E36243">
      <w:pPr>
        <w:pStyle w:val="ListParagraph"/>
        <w:numPr>
          <w:ilvl w:val="1"/>
          <w:numId w:val="20"/>
        </w:numPr>
      </w:pPr>
      <w:r>
        <w:t>Highly correlated</w:t>
      </w:r>
    </w:p>
    <w:p w14:paraId="48A7C5E1" w14:textId="18BBF3F1" w:rsidR="002939E0" w:rsidRDefault="002939E0" w:rsidP="00E36243">
      <w:pPr>
        <w:pStyle w:val="ListParagraph"/>
        <w:numPr>
          <w:ilvl w:val="1"/>
          <w:numId w:val="20"/>
        </w:numPr>
      </w:pPr>
      <w:r>
        <w:t>BUT when the number of features exceed the number of observations then you should use elastic net</w:t>
      </w:r>
    </w:p>
    <w:p w14:paraId="5A4237AB" w14:textId="5C3D8ED8" w:rsidR="00E36243" w:rsidRDefault="00E36243" w:rsidP="00E36243">
      <w:pPr>
        <w:pStyle w:val="ListParagraph"/>
        <w:numPr>
          <w:ilvl w:val="0"/>
          <w:numId w:val="20"/>
        </w:numPr>
      </w:pPr>
      <w:r>
        <w:t>RFE and linear SVC performance the worse</w:t>
      </w:r>
    </w:p>
    <w:p w14:paraId="753BE517" w14:textId="7E7A4B65" w:rsidR="00B24D22" w:rsidRDefault="00F20454" w:rsidP="00B24D22">
      <w:pPr>
        <w:pStyle w:val="ListParagraph"/>
        <w:numPr>
          <w:ilvl w:val="1"/>
          <w:numId w:val="20"/>
        </w:numPr>
      </w:pPr>
      <w:r>
        <w:t>Recommend</w:t>
      </w:r>
      <w:r w:rsidR="008B15B0">
        <w:t xml:space="preserve"> </w:t>
      </w:r>
      <w:r w:rsidR="00E36243">
        <w:t>not use thes</w:t>
      </w:r>
      <w:r w:rsidR="00B24D22">
        <w:t>e</w:t>
      </w:r>
    </w:p>
    <w:p w14:paraId="78B5E53E" w14:textId="13DFF057" w:rsidR="00396A49" w:rsidRDefault="00396A49" w:rsidP="00396A49">
      <w:pPr>
        <w:pStyle w:val="ListParagraph"/>
        <w:numPr>
          <w:ilvl w:val="0"/>
          <w:numId w:val="20"/>
        </w:numPr>
      </w:pPr>
      <w:r>
        <w:t xml:space="preserve">Consistent with other studies logistic regression performed as well as other classifiers which is </w:t>
      </w:r>
      <w:r w:rsidR="00387D50">
        <w:t>expected</w:t>
      </w:r>
      <w:r>
        <w:t xml:space="preserve"> as the data were mostly binary features</w:t>
      </w:r>
    </w:p>
    <w:p w14:paraId="528F679A" w14:textId="2EFA6D86" w:rsidR="00572D91" w:rsidRDefault="00572D91" w:rsidP="00396A49">
      <w:pPr>
        <w:pStyle w:val="ListParagraph"/>
        <w:numPr>
          <w:ilvl w:val="0"/>
          <w:numId w:val="20"/>
        </w:numPr>
      </w:pPr>
      <w:r>
        <w:t>Addition of growth predictors did not strongly effect performance</w:t>
      </w:r>
    </w:p>
    <w:p w14:paraId="5848674C" w14:textId="34AB6BB6" w:rsidR="00CB05B2" w:rsidRDefault="00CB05B2" w:rsidP="00396A49">
      <w:pPr>
        <w:pStyle w:val="ListParagraph"/>
        <w:numPr>
          <w:ilvl w:val="0"/>
          <w:numId w:val="20"/>
        </w:numPr>
      </w:pPr>
      <w:r>
        <w:t>Novel features selected by the model?</w:t>
      </w:r>
    </w:p>
    <w:p w14:paraId="2F4FEF13" w14:textId="66091945" w:rsidR="00F20454" w:rsidRDefault="00F20454" w:rsidP="00396A49">
      <w:pPr>
        <w:pStyle w:val="ListParagraph"/>
        <w:numPr>
          <w:ilvl w:val="0"/>
          <w:numId w:val="20"/>
        </w:numPr>
      </w:pPr>
      <w:r>
        <w:t>Where to go for here to enable real-time updated healthcare</w:t>
      </w:r>
    </w:p>
    <w:p w14:paraId="5A838F37" w14:textId="6AC23DA9" w:rsidR="00F20454" w:rsidRDefault="00F20454" w:rsidP="00F20454">
      <w:pPr>
        <w:pStyle w:val="ListParagraph"/>
        <w:numPr>
          <w:ilvl w:val="1"/>
          <w:numId w:val="20"/>
        </w:numPr>
      </w:pPr>
      <w:r>
        <w:t xml:space="preserve">Validation and comparison with contemporary data </w:t>
      </w:r>
    </w:p>
    <w:p w14:paraId="38C46046" w14:textId="72C7C5F1" w:rsidR="00F20454" w:rsidRDefault="00F20454" w:rsidP="00F20454">
      <w:pPr>
        <w:pStyle w:val="ListParagraph"/>
        <w:numPr>
          <w:ilvl w:val="1"/>
          <w:numId w:val="20"/>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182886BA" w14:textId="1E5D10D2" w:rsidR="001B5029" w:rsidRDefault="001B5029" w:rsidP="001B5029"/>
    <w:p w14:paraId="735B08E0" w14:textId="0FBA4352" w:rsidR="001B5029" w:rsidRDefault="001B5029" w:rsidP="001B5029">
      <w:r>
        <w:t>Limitations/disadvantages</w:t>
      </w:r>
    </w:p>
    <w:p w14:paraId="77B55037" w14:textId="01D34D5D" w:rsidR="001B5029" w:rsidRDefault="001B5029" w:rsidP="001B5029"/>
    <w:p w14:paraId="224B942C" w14:textId="42AD777D" w:rsidR="001B5029" w:rsidRDefault="001B5029" w:rsidP="001B5029">
      <w:pPr>
        <w:pStyle w:val="ListParagraph"/>
        <w:numPr>
          <w:ilvl w:val="0"/>
          <w:numId w:val="21"/>
        </w:numPr>
      </w:pPr>
      <w:r>
        <w:t>Old dataset</w:t>
      </w:r>
    </w:p>
    <w:p w14:paraId="13CDCD1B" w14:textId="7DD6F711" w:rsidR="001B5029" w:rsidRDefault="001B5029" w:rsidP="001B5029">
      <w:pPr>
        <w:pStyle w:val="ListParagraph"/>
        <w:numPr>
          <w:ilvl w:val="0"/>
          <w:numId w:val="21"/>
        </w:numPr>
      </w:pPr>
      <w:r>
        <w:t>Small case number</w:t>
      </w:r>
    </w:p>
    <w:p w14:paraId="6853F25D" w14:textId="0730353B" w:rsidR="00810589" w:rsidRDefault="00810589" w:rsidP="00810589">
      <w:pPr>
        <w:pStyle w:val="ListParagraph"/>
        <w:numPr>
          <w:ilvl w:val="0"/>
          <w:numId w:val="21"/>
        </w:numPr>
      </w:pPr>
      <w:r>
        <w:t>No external validation</w:t>
      </w:r>
    </w:p>
    <w:p w14:paraId="6F044F2F" w14:textId="26E01052" w:rsidR="00FB5AFC" w:rsidRDefault="00FB5AFC" w:rsidP="00FB5AFC"/>
    <w:p w14:paraId="7CDED0C8" w14:textId="3B530962" w:rsidR="00FB5AFC" w:rsidRDefault="00FB5AFC" w:rsidP="00FB5AFC">
      <w:r>
        <w:t>Conclusions</w:t>
      </w:r>
    </w:p>
    <w:p w14:paraId="7B9BB93C" w14:textId="201E1B53" w:rsidR="00FB5AFC" w:rsidRDefault="00FB5AFC" w:rsidP="00FB5AFC"/>
    <w:p w14:paraId="3E0B019D" w14:textId="3FE06CAB" w:rsidR="00FB5AFC" w:rsidRDefault="00FB5AFC" w:rsidP="00FB5AFC">
      <w:pPr>
        <w:pStyle w:val="ListParagraph"/>
        <w:numPr>
          <w:ilvl w:val="0"/>
          <w:numId w:val="22"/>
        </w:numPr>
      </w:pPr>
      <w:r>
        <w:t>Results show promise for the possibility of real-time updated prediction</w:t>
      </w:r>
    </w:p>
    <w:p w14:paraId="1FB5BD01" w14:textId="4A3433C4" w:rsidR="00FA6BA7" w:rsidRPr="00E36243" w:rsidRDefault="00FA6BA7" w:rsidP="00FA6BA7">
      <w:pPr>
        <w:pStyle w:val="ListParagraph"/>
        <w:numPr>
          <w:ilvl w:val="1"/>
          <w:numId w:val="22"/>
        </w:numPr>
      </w:pPr>
      <w:r>
        <w:t>The methodology works though in this case add in later variables did not strongly change performance</w:t>
      </w:r>
    </w:p>
    <w:p w14:paraId="4D23063B" w14:textId="77777777" w:rsidR="00E36243" w:rsidRDefault="00E36243" w:rsidP="00E36243">
      <w:pPr>
        <w:pStyle w:val="ListParagraph"/>
        <w:rPr>
          <w:rFonts w:cstheme="minorHAnsi"/>
          <w:b/>
        </w:rPr>
      </w:pPr>
    </w:p>
    <w:p w14:paraId="190D8AD4" w14:textId="3793B265" w:rsidR="00A37D3F" w:rsidRPr="00C81F80" w:rsidRDefault="00A37D3F" w:rsidP="00172234">
      <w:pPr>
        <w:rPr>
          <w:rFonts w:cstheme="minorHAnsi"/>
          <w:b/>
        </w:rPr>
      </w:pPr>
    </w:p>
    <w:p w14:paraId="6ADE297C" w14:textId="0F299CF6" w:rsidR="00F129AF" w:rsidRDefault="00A37D3F" w:rsidP="00172234">
      <w:pPr>
        <w:pStyle w:val="CommentText"/>
        <w:spacing w:after="0"/>
        <w:rPr>
          <w:rFonts w:cstheme="minorHAnsi"/>
          <w:sz w:val="24"/>
          <w:szCs w:val="24"/>
        </w:rPr>
      </w:pPr>
      <w:r w:rsidRPr="008C3F4C">
        <w:rPr>
          <w:rFonts w:cstheme="minorHAnsi"/>
          <w:sz w:val="24"/>
          <w:szCs w:val="24"/>
        </w:rPr>
        <w:t>Using freely available historical data, we demonstrated that automated feature selection approaches produced classification models with similar HIE discrimination to expert-developed clinical prediction models despite minimum data preparation of the cohort.</w:t>
      </w:r>
      <w:r w:rsidR="008C3F4C">
        <w:rPr>
          <w:rFonts w:cstheme="minorHAnsi"/>
          <w:sz w:val="24"/>
          <w:szCs w:val="24"/>
        </w:rPr>
        <w:t xml:space="preserve"> Although we found no strong evidence for an increase in prediction performance after including</w:t>
      </w:r>
      <w:r w:rsidR="007A66D7">
        <w:rPr>
          <w:rFonts w:cstheme="minorHAnsi"/>
          <w:sz w:val="24"/>
          <w:szCs w:val="24"/>
        </w:rPr>
        <w:t xml:space="preserve"> variables collected during intrapartum or neonatal </w:t>
      </w:r>
      <w:r w:rsidR="00F129AF">
        <w:rPr>
          <w:rFonts w:cstheme="minorHAnsi"/>
          <w:sz w:val="24"/>
          <w:szCs w:val="24"/>
        </w:rPr>
        <w:t xml:space="preserve">growth, we demonstrated the feasibility of this approach which could be </w:t>
      </w:r>
      <w:r w:rsidR="002A20EE">
        <w:rPr>
          <w:rFonts w:cstheme="minorHAnsi"/>
          <w:sz w:val="24"/>
          <w:szCs w:val="24"/>
        </w:rPr>
        <w:t>extended to larger data</w:t>
      </w:r>
      <w:r w:rsidR="00881C8F">
        <w:rPr>
          <w:rFonts w:cstheme="minorHAnsi"/>
          <w:sz w:val="24"/>
          <w:szCs w:val="24"/>
        </w:rPr>
        <w:t>sets</w:t>
      </w:r>
      <w:r w:rsidR="0051795A">
        <w:rPr>
          <w:rFonts w:cstheme="minorHAnsi"/>
          <w:sz w:val="24"/>
          <w:szCs w:val="24"/>
        </w:rPr>
        <w:t xml:space="preserve"> generated </w:t>
      </w:r>
      <w:r w:rsidR="006F2B3E">
        <w:rPr>
          <w:rFonts w:cstheme="minorHAnsi"/>
          <w:sz w:val="24"/>
          <w:szCs w:val="24"/>
        </w:rPr>
        <w:t>through</w:t>
      </w:r>
      <w:r w:rsidR="0051795A">
        <w:rPr>
          <w:rFonts w:cstheme="minorHAnsi"/>
          <w:sz w:val="24"/>
          <w:szCs w:val="24"/>
        </w:rPr>
        <w:t xml:space="preserve"> current clinical practise</w:t>
      </w:r>
      <w:r w:rsidR="002A20EE">
        <w:rPr>
          <w:rFonts w:cstheme="minorHAnsi"/>
          <w:sz w:val="24"/>
          <w:szCs w:val="24"/>
        </w:rPr>
        <w:t>.</w:t>
      </w:r>
    </w:p>
    <w:p w14:paraId="54F0D54A" w14:textId="77777777" w:rsidR="00E50BC9" w:rsidRPr="002D4618" w:rsidRDefault="00E50BC9" w:rsidP="00172234">
      <w:pPr>
        <w:pStyle w:val="CommentText"/>
        <w:spacing w:after="0"/>
        <w:rPr>
          <w:rFonts w:cstheme="minorHAnsi"/>
          <w:color w:val="FF0000"/>
          <w:sz w:val="24"/>
          <w:szCs w:val="24"/>
        </w:rPr>
      </w:pPr>
    </w:p>
    <w:p w14:paraId="1F51975A" w14:textId="43F7D3E9" w:rsidR="00E77FE0" w:rsidRDefault="009960F6" w:rsidP="00B844B0">
      <w:pPr>
        <w:pStyle w:val="CommentText"/>
        <w:spacing w:after="0"/>
        <w:rPr>
          <w:rFonts w:cstheme="minorHAnsi"/>
          <w:bCs/>
          <w:sz w:val="24"/>
          <w:szCs w:val="24"/>
        </w:rPr>
      </w:pPr>
      <w:r>
        <w:rPr>
          <w:rFonts w:cstheme="minorHAnsi"/>
          <w:sz w:val="24"/>
          <w:szCs w:val="24"/>
        </w:rPr>
        <w:t xml:space="preserve">The main </w:t>
      </w:r>
      <w:r w:rsidR="00010B8B" w:rsidRPr="00400DDD">
        <w:rPr>
          <w:rFonts w:cstheme="minorHAnsi"/>
          <w:sz w:val="24"/>
          <w:szCs w:val="24"/>
        </w:rPr>
        <w:t>finding</w:t>
      </w:r>
      <w:r w:rsidR="00D4419B" w:rsidRPr="00400DDD">
        <w:rPr>
          <w:rFonts w:cstheme="minorHAnsi"/>
          <w:sz w:val="24"/>
          <w:szCs w:val="24"/>
        </w:rPr>
        <w:t>s</w:t>
      </w:r>
      <w:r w:rsidR="00010B8B" w:rsidRPr="00400DDD">
        <w:rPr>
          <w:rFonts w:cstheme="minorHAnsi"/>
          <w:sz w:val="24"/>
          <w:szCs w:val="24"/>
        </w:rPr>
        <w:t xml:space="preserve"> </w:t>
      </w:r>
      <w:r w:rsidR="007375ED">
        <w:rPr>
          <w:rFonts w:cstheme="minorHAnsi"/>
          <w:sz w:val="24"/>
          <w:szCs w:val="24"/>
        </w:rPr>
        <w:t>are</w:t>
      </w:r>
      <w:r>
        <w:rPr>
          <w:rFonts w:cstheme="minorHAnsi"/>
          <w:sz w:val="24"/>
          <w:szCs w:val="24"/>
        </w:rPr>
        <w:t xml:space="preserve"> </w:t>
      </w:r>
      <w:r w:rsidR="00010B8B" w:rsidRPr="00400DDD">
        <w:rPr>
          <w:rFonts w:cstheme="minorHAnsi"/>
          <w:sz w:val="24"/>
          <w:szCs w:val="24"/>
        </w:rPr>
        <w:t>that low-cost automated approach</w:t>
      </w:r>
      <w:r w:rsidR="00B53139" w:rsidRPr="00400DDD">
        <w:rPr>
          <w:rFonts w:cstheme="minorHAnsi"/>
          <w:sz w:val="24"/>
          <w:szCs w:val="24"/>
        </w:rPr>
        <w:t>es</w:t>
      </w:r>
      <w:r w:rsidR="00010B8B" w:rsidRPr="00400DDD">
        <w:rPr>
          <w:rFonts w:cstheme="minorHAnsi"/>
          <w:sz w:val="24"/>
          <w:szCs w:val="24"/>
        </w:rPr>
        <w:t xml:space="preserve"> to developing clinical prediction models may be comparable with expensive human-driven feature selection. </w:t>
      </w:r>
      <w:r w:rsidR="00010B8B" w:rsidRPr="00400DDD">
        <w:rPr>
          <w:rFonts w:cstheme="minorHAnsi"/>
          <w:bCs/>
          <w:sz w:val="24"/>
          <w:szCs w:val="24"/>
        </w:rPr>
        <w:t>T</w:t>
      </w:r>
      <w:r w:rsidR="00F418D4" w:rsidRPr="00400DDD">
        <w:rPr>
          <w:rFonts w:cstheme="minorHAnsi"/>
          <w:bCs/>
          <w:sz w:val="24"/>
          <w:szCs w:val="24"/>
        </w:rPr>
        <w:t xml:space="preserve">he </w:t>
      </w:r>
      <w:r>
        <w:rPr>
          <w:rFonts w:cstheme="minorHAnsi"/>
          <w:bCs/>
          <w:sz w:val="24"/>
          <w:szCs w:val="24"/>
        </w:rPr>
        <w:t>key</w:t>
      </w:r>
      <w:r w:rsidR="00F418D4" w:rsidRPr="00400DDD">
        <w:rPr>
          <w:rFonts w:cstheme="minorHAnsi"/>
          <w:bCs/>
          <w:sz w:val="24"/>
          <w:szCs w:val="24"/>
        </w:rPr>
        <w:t xml:space="preserve"> advantage </w:t>
      </w:r>
      <w:r w:rsidR="00C93672" w:rsidRPr="00400DDD">
        <w:rPr>
          <w:rFonts w:cstheme="minorHAnsi"/>
          <w:bCs/>
          <w:sz w:val="24"/>
          <w:szCs w:val="24"/>
        </w:rPr>
        <w:t xml:space="preserve">of automated </w:t>
      </w:r>
      <w:r w:rsidR="00A2319B" w:rsidRPr="00400DDD">
        <w:rPr>
          <w:rFonts w:cstheme="minorHAnsi"/>
          <w:bCs/>
          <w:sz w:val="24"/>
          <w:szCs w:val="24"/>
        </w:rPr>
        <w:t xml:space="preserve">model development </w:t>
      </w:r>
      <w:r w:rsidR="00F418D4" w:rsidRPr="00400DDD">
        <w:rPr>
          <w:rFonts w:cstheme="minorHAnsi"/>
          <w:bCs/>
          <w:sz w:val="24"/>
          <w:szCs w:val="24"/>
        </w:rPr>
        <w:t xml:space="preserve">is </w:t>
      </w:r>
      <w:r w:rsidR="008E05EF" w:rsidRPr="00400DDD">
        <w:rPr>
          <w:rFonts w:cstheme="minorHAnsi"/>
          <w:bCs/>
          <w:sz w:val="24"/>
          <w:szCs w:val="24"/>
        </w:rPr>
        <w:t xml:space="preserve">the requirement for </w:t>
      </w:r>
      <w:r w:rsidR="00F418D4" w:rsidRPr="00400DDD">
        <w:rPr>
          <w:rFonts w:cstheme="minorHAnsi"/>
          <w:bCs/>
          <w:sz w:val="24"/>
          <w:szCs w:val="24"/>
        </w:rPr>
        <w:t>minimal human input</w:t>
      </w:r>
      <w:r w:rsidR="005E2042" w:rsidRPr="00400DDD">
        <w:rPr>
          <w:rFonts w:cstheme="minorHAnsi"/>
          <w:bCs/>
          <w:sz w:val="24"/>
          <w:szCs w:val="24"/>
        </w:rPr>
        <w:t xml:space="preserve">, </w:t>
      </w:r>
      <w:r w:rsidR="008E05EF" w:rsidRPr="00400DDD">
        <w:rPr>
          <w:rFonts w:cstheme="minorHAnsi"/>
          <w:bCs/>
          <w:sz w:val="24"/>
          <w:szCs w:val="24"/>
        </w:rPr>
        <w:lastRenderedPageBreak/>
        <w:t xml:space="preserve">ease of </w:t>
      </w:r>
      <w:r w:rsidR="00F418D4" w:rsidRPr="00400DDD">
        <w:rPr>
          <w:rFonts w:cstheme="minorHAnsi"/>
          <w:bCs/>
          <w:sz w:val="24"/>
          <w:szCs w:val="24"/>
        </w:rPr>
        <w:t>automa</w:t>
      </w:r>
      <w:r w:rsidR="008E05EF" w:rsidRPr="00400DDD">
        <w:rPr>
          <w:rFonts w:cstheme="minorHAnsi"/>
          <w:bCs/>
          <w:sz w:val="24"/>
          <w:szCs w:val="24"/>
        </w:rPr>
        <w:t>tion</w:t>
      </w:r>
      <w:r w:rsidR="00F418D4" w:rsidRPr="00400DDD">
        <w:rPr>
          <w:rFonts w:cstheme="minorHAnsi"/>
          <w:bCs/>
          <w:sz w:val="24"/>
          <w:szCs w:val="24"/>
        </w:rPr>
        <w:t xml:space="preserve"> and appl</w:t>
      </w:r>
      <w:r w:rsidR="008E05EF" w:rsidRPr="00400DDD">
        <w:rPr>
          <w:rFonts w:cstheme="minorHAnsi"/>
          <w:bCs/>
          <w:sz w:val="24"/>
          <w:szCs w:val="24"/>
        </w:rPr>
        <w:t>ication</w:t>
      </w:r>
      <w:r w:rsidR="00F418D4" w:rsidRPr="00400DDD">
        <w:rPr>
          <w:rFonts w:cstheme="minorHAnsi"/>
          <w:bCs/>
          <w:sz w:val="24"/>
          <w:szCs w:val="24"/>
        </w:rPr>
        <w:t xml:space="preserve"> to a range of clinical </w:t>
      </w:r>
      <w:r w:rsidR="008E05EF" w:rsidRPr="00400DDD">
        <w:rPr>
          <w:rFonts w:cstheme="minorHAnsi"/>
          <w:bCs/>
          <w:sz w:val="24"/>
          <w:szCs w:val="24"/>
        </w:rPr>
        <w:t>outcomes</w:t>
      </w:r>
      <w:r w:rsidR="00C945D3" w:rsidRPr="00400DDD">
        <w:rPr>
          <w:rFonts w:cstheme="minorHAnsi"/>
          <w:bCs/>
          <w:sz w:val="24"/>
          <w:szCs w:val="24"/>
        </w:rPr>
        <w:t>.</w:t>
      </w:r>
      <w:r w:rsidR="002540C9" w:rsidRPr="00400DDD">
        <w:rPr>
          <w:rFonts w:cstheme="minorHAnsi"/>
          <w:bCs/>
          <w:sz w:val="24"/>
          <w:szCs w:val="24"/>
        </w:rPr>
        <w:t xml:space="preserve"> </w:t>
      </w:r>
      <w:r w:rsidR="00F65455" w:rsidRPr="00400DDD">
        <w:rPr>
          <w:rFonts w:cstheme="minorHAnsi"/>
          <w:bCs/>
          <w:sz w:val="24"/>
          <w:szCs w:val="24"/>
        </w:rPr>
        <w:t xml:space="preserve">Other studies have demonstrated </w:t>
      </w:r>
      <w:r w:rsidR="006B68D1" w:rsidRPr="00400DDD">
        <w:rPr>
          <w:rFonts w:cstheme="minorHAnsi"/>
          <w:bCs/>
          <w:sz w:val="24"/>
          <w:szCs w:val="24"/>
        </w:rPr>
        <w:t>similar findings</w:t>
      </w:r>
      <w:r w:rsidR="009B26B4" w:rsidRPr="00400DDD">
        <w:rPr>
          <w:rFonts w:cstheme="minorHAnsi"/>
          <w:bCs/>
          <w:sz w:val="24"/>
          <w:szCs w:val="24"/>
        </w:rPr>
        <w:t xml:space="preserve">. For </w:t>
      </w:r>
      <w:r w:rsidR="00F65455" w:rsidRPr="00400DDD">
        <w:rPr>
          <w:rFonts w:cstheme="minorHAnsi"/>
          <w:bCs/>
          <w:sz w:val="24"/>
          <w:szCs w:val="24"/>
        </w:rPr>
        <w:t xml:space="preserve">example, </w:t>
      </w:r>
      <w:proofErr w:type="spellStart"/>
      <w:r w:rsidR="00F65455" w:rsidRPr="00400DDD">
        <w:rPr>
          <w:rFonts w:cstheme="minorHAnsi"/>
          <w:bCs/>
          <w:sz w:val="24"/>
          <w:szCs w:val="24"/>
        </w:rPr>
        <w:t>AutoPrognosis</w:t>
      </w:r>
      <w:proofErr w:type="spellEnd"/>
      <w:r w:rsidR="00C97762" w:rsidRPr="00400DDD">
        <w:rPr>
          <w:rFonts w:cstheme="minorHAnsi"/>
          <w:bCs/>
          <w:sz w:val="24"/>
          <w:szCs w:val="24"/>
        </w:rPr>
        <w:t xml:space="preserve"> </w:t>
      </w:r>
      <w:r w:rsidR="007A1864" w:rsidRPr="00400DDD">
        <w:rPr>
          <w:rFonts w:cstheme="minorHAnsi"/>
          <w:bCs/>
          <w:sz w:val="24"/>
          <w:szCs w:val="24"/>
        </w:rPr>
        <w:fldChar w:fldCharType="begin" w:fldLock="1"/>
      </w:r>
      <w:r w:rsidR="005A0F7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3]","plainTextFormattedCitation":"[23]","previouslyFormattedCitation":"[23]"},"properties":{"noteIndex":0},"schema":"https://github.com/citation-style-language/schema/raw/master/csl-citation.json"}</w:instrText>
      </w:r>
      <w:r w:rsidR="007A1864" w:rsidRPr="00400DDD">
        <w:rPr>
          <w:rFonts w:cstheme="minorHAnsi"/>
          <w:bCs/>
          <w:sz w:val="24"/>
          <w:szCs w:val="24"/>
        </w:rPr>
        <w:fldChar w:fldCharType="separate"/>
      </w:r>
      <w:r w:rsidR="00F34CFA" w:rsidRPr="00F34CFA">
        <w:rPr>
          <w:rFonts w:cstheme="minorHAnsi"/>
          <w:bCs/>
          <w:noProof/>
          <w:sz w:val="24"/>
          <w:szCs w:val="24"/>
        </w:rPr>
        <w:t>[23]</w:t>
      </w:r>
      <w:r w:rsidR="007A1864" w:rsidRPr="00400DDD">
        <w:rPr>
          <w:rFonts w:cstheme="minorHAnsi"/>
          <w:bCs/>
          <w:sz w:val="24"/>
          <w:szCs w:val="24"/>
        </w:rPr>
        <w:fldChar w:fldCharType="end"/>
      </w:r>
      <w:r w:rsidR="00F65455" w:rsidRPr="00400DDD">
        <w:rPr>
          <w:rFonts w:cstheme="minorHAnsi"/>
          <w:bCs/>
          <w:sz w:val="24"/>
          <w:szCs w:val="24"/>
        </w:rPr>
        <w:t xml:space="preserve"> </w:t>
      </w:r>
      <w:r w:rsidR="009B26B4" w:rsidRPr="00400DDD">
        <w:rPr>
          <w:rFonts w:cstheme="minorHAnsi"/>
          <w:bCs/>
          <w:sz w:val="24"/>
          <w:szCs w:val="24"/>
        </w:rPr>
        <w:t xml:space="preserve">is an </w:t>
      </w:r>
      <w:r w:rsidR="00F65455" w:rsidRPr="00400DDD">
        <w:rPr>
          <w:rFonts w:cstheme="minorHAnsi"/>
          <w:bCs/>
          <w:sz w:val="24"/>
          <w:szCs w:val="24"/>
        </w:rPr>
        <w:t xml:space="preserve">end-to-end </w:t>
      </w:r>
      <w:r w:rsidR="009B26B4" w:rsidRPr="00400DDD">
        <w:rPr>
          <w:rFonts w:cstheme="minorHAnsi"/>
          <w:bCs/>
          <w:sz w:val="24"/>
          <w:szCs w:val="24"/>
        </w:rPr>
        <w:t xml:space="preserve">workflow for complete </w:t>
      </w:r>
      <w:r w:rsidR="00F65455" w:rsidRPr="00400DDD">
        <w:rPr>
          <w:rFonts w:cstheme="minorHAnsi"/>
          <w:bCs/>
          <w:sz w:val="24"/>
          <w:szCs w:val="24"/>
        </w:rPr>
        <w:t xml:space="preserve">ML </w:t>
      </w:r>
      <w:r w:rsidR="00D609FF" w:rsidRPr="00400DDD">
        <w:rPr>
          <w:rFonts w:cstheme="minorHAnsi"/>
          <w:bCs/>
          <w:sz w:val="24"/>
          <w:szCs w:val="24"/>
        </w:rPr>
        <w:t xml:space="preserve">automation </w:t>
      </w:r>
      <w:r w:rsidR="00F65455" w:rsidRPr="00400DDD">
        <w:rPr>
          <w:rFonts w:cstheme="minorHAnsi"/>
          <w:bCs/>
          <w:sz w:val="24"/>
          <w:szCs w:val="24"/>
        </w:rPr>
        <w:t xml:space="preserve">and has </w:t>
      </w:r>
      <w:r w:rsidR="00823243" w:rsidRPr="00400DDD">
        <w:rPr>
          <w:rFonts w:cstheme="minorHAnsi"/>
          <w:bCs/>
          <w:sz w:val="24"/>
          <w:szCs w:val="24"/>
        </w:rPr>
        <w:t>shown improvement</w:t>
      </w:r>
      <w:r w:rsidR="009A3D56" w:rsidRPr="00400DDD">
        <w:rPr>
          <w:rFonts w:cstheme="minorHAnsi"/>
          <w:bCs/>
          <w:sz w:val="24"/>
          <w:szCs w:val="24"/>
        </w:rPr>
        <w:t>s</w:t>
      </w:r>
      <w:r w:rsidR="00823243" w:rsidRPr="00400DDD">
        <w:rPr>
          <w:rFonts w:cstheme="minorHAnsi"/>
          <w:bCs/>
          <w:sz w:val="24"/>
          <w:szCs w:val="24"/>
        </w:rPr>
        <w:t xml:space="preserve"> in p</w:t>
      </w:r>
      <w:r w:rsidR="00F65455" w:rsidRPr="00400DDD">
        <w:rPr>
          <w:rFonts w:cstheme="minorHAnsi"/>
          <w:bCs/>
          <w:sz w:val="24"/>
          <w:szCs w:val="24"/>
        </w:rPr>
        <w:t xml:space="preserve">rediction of </w:t>
      </w:r>
      <w:r w:rsidR="00721695" w:rsidRPr="00400DDD">
        <w:rPr>
          <w:rFonts w:cstheme="minorHAnsi"/>
          <w:bCs/>
          <w:sz w:val="24"/>
          <w:szCs w:val="24"/>
        </w:rPr>
        <w:t xml:space="preserve">cardiovascular disease </w:t>
      </w:r>
      <w:r w:rsidR="00721695" w:rsidRPr="00400DDD">
        <w:rPr>
          <w:rFonts w:cstheme="minorHAnsi"/>
          <w:bCs/>
          <w:sz w:val="24"/>
          <w:szCs w:val="24"/>
        </w:rPr>
        <w:fldChar w:fldCharType="begin" w:fldLock="1"/>
      </w:r>
      <w:r w:rsidR="005A0F7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4]","plainTextFormattedCitation":"[24]","previouslyFormattedCitation":"[24]"},"properties":{"noteIndex":0},"schema":"https://github.com/citation-style-language/schema/raw/master/csl-citation.json"}</w:instrText>
      </w:r>
      <w:r w:rsidR="00721695" w:rsidRPr="00400DDD">
        <w:rPr>
          <w:rFonts w:cstheme="minorHAnsi"/>
          <w:bCs/>
          <w:sz w:val="24"/>
          <w:szCs w:val="24"/>
        </w:rPr>
        <w:fldChar w:fldCharType="separate"/>
      </w:r>
      <w:r w:rsidR="00F34CFA" w:rsidRPr="00F34CFA">
        <w:rPr>
          <w:rFonts w:cstheme="minorHAnsi"/>
          <w:bCs/>
          <w:noProof/>
          <w:sz w:val="24"/>
          <w:szCs w:val="24"/>
        </w:rPr>
        <w:t>[24]</w:t>
      </w:r>
      <w:r w:rsidR="00721695" w:rsidRPr="00400DDD">
        <w:rPr>
          <w:rFonts w:cstheme="minorHAnsi"/>
          <w:bCs/>
          <w:sz w:val="24"/>
          <w:szCs w:val="24"/>
        </w:rPr>
        <w:fldChar w:fldCharType="end"/>
      </w:r>
      <w:r w:rsidR="00721695" w:rsidRPr="00400DDD">
        <w:rPr>
          <w:rFonts w:cstheme="minorHAnsi"/>
          <w:bCs/>
          <w:sz w:val="24"/>
          <w:szCs w:val="24"/>
        </w:rPr>
        <w:t xml:space="preserve"> and </w:t>
      </w:r>
      <w:r w:rsidR="00DA58BB" w:rsidRPr="00400DDD">
        <w:rPr>
          <w:rFonts w:cstheme="minorHAnsi"/>
          <w:bCs/>
          <w:sz w:val="24"/>
          <w:szCs w:val="24"/>
        </w:rPr>
        <w:t xml:space="preserve">survival </w:t>
      </w:r>
      <w:r w:rsidR="00721695" w:rsidRPr="00400DDD">
        <w:rPr>
          <w:rFonts w:cstheme="minorHAnsi"/>
          <w:bCs/>
          <w:sz w:val="24"/>
          <w:szCs w:val="24"/>
        </w:rPr>
        <w:t xml:space="preserve">of </w:t>
      </w:r>
      <w:r w:rsidR="00F65455" w:rsidRPr="00400DDD">
        <w:rPr>
          <w:rFonts w:cstheme="minorHAnsi"/>
          <w:bCs/>
          <w:sz w:val="24"/>
          <w:szCs w:val="24"/>
        </w:rPr>
        <w:t>cystic fibrosis</w:t>
      </w:r>
      <w:r w:rsidR="00DA58BB" w:rsidRPr="00400DDD">
        <w:rPr>
          <w:rFonts w:cstheme="minorHAnsi"/>
          <w:bCs/>
          <w:sz w:val="24"/>
          <w:szCs w:val="24"/>
        </w:rPr>
        <w:t xml:space="preserve"> patients</w:t>
      </w:r>
      <w:r w:rsidR="004B0E8D" w:rsidRPr="00400DDD">
        <w:rPr>
          <w:rFonts w:cstheme="minorHAnsi"/>
          <w:bCs/>
          <w:sz w:val="24"/>
          <w:szCs w:val="24"/>
        </w:rPr>
        <w:t xml:space="preserve"> </w:t>
      </w:r>
      <w:r w:rsidR="004B0E8D" w:rsidRPr="00400DDD">
        <w:rPr>
          <w:rFonts w:cstheme="minorHAnsi"/>
          <w:bCs/>
          <w:sz w:val="24"/>
          <w:szCs w:val="24"/>
        </w:rPr>
        <w:fldChar w:fldCharType="begin" w:fldLock="1"/>
      </w:r>
      <w:r w:rsidR="005A0F7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5]","plainTextFormattedCitation":"[25]","previouslyFormattedCitation":"[25]"},"properties":{"noteIndex":0},"schema":"https://github.com/citation-style-language/schema/raw/master/csl-citation.json"}</w:instrText>
      </w:r>
      <w:r w:rsidR="004B0E8D" w:rsidRPr="00400DDD">
        <w:rPr>
          <w:rFonts w:cstheme="minorHAnsi"/>
          <w:bCs/>
          <w:sz w:val="24"/>
          <w:szCs w:val="24"/>
        </w:rPr>
        <w:fldChar w:fldCharType="separate"/>
      </w:r>
      <w:r w:rsidR="00F34CFA" w:rsidRPr="00F34CFA">
        <w:rPr>
          <w:rFonts w:cstheme="minorHAnsi"/>
          <w:bCs/>
          <w:noProof/>
          <w:sz w:val="24"/>
          <w:szCs w:val="24"/>
        </w:rPr>
        <w:t>[25]</w:t>
      </w:r>
      <w:r w:rsidR="004B0E8D" w:rsidRPr="00400DDD">
        <w:rPr>
          <w:rFonts w:cstheme="minorHAnsi"/>
          <w:bCs/>
          <w:sz w:val="24"/>
          <w:szCs w:val="24"/>
        </w:rPr>
        <w:fldChar w:fldCharType="end"/>
      </w:r>
      <w:r w:rsidR="00F65455" w:rsidRPr="00400DDD">
        <w:rPr>
          <w:rFonts w:cstheme="minorHAnsi"/>
          <w:bCs/>
          <w:sz w:val="24"/>
          <w:szCs w:val="24"/>
        </w:rPr>
        <w:t xml:space="preserve"> </w:t>
      </w:r>
      <w:r w:rsidR="00794E0C" w:rsidRPr="00400DDD">
        <w:rPr>
          <w:rFonts w:cstheme="minorHAnsi"/>
          <w:bCs/>
          <w:sz w:val="24"/>
          <w:szCs w:val="24"/>
        </w:rPr>
        <w:t>over</w:t>
      </w:r>
      <w:r w:rsidR="00804C58" w:rsidRPr="00400DDD">
        <w:rPr>
          <w:rFonts w:cstheme="minorHAnsi"/>
          <w:bCs/>
          <w:sz w:val="24"/>
          <w:szCs w:val="24"/>
        </w:rPr>
        <w:t xml:space="preserve"> </w:t>
      </w:r>
      <w:r w:rsidR="00794E0C" w:rsidRPr="00400DDD">
        <w:rPr>
          <w:rFonts w:cstheme="minorHAnsi"/>
          <w:bCs/>
          <w:sz w:val="24"/>
          <w:szCs w:val="24"/>
        </w:rPr>
        <w:t xml:space="preserve">existing models and </w:t>
      </w:r>
      <w:r w:rsidR="006B68D1" w:rsidRPr="00400DDD">
        <w:rPr>
          <w:rFonts w:cstheme="minorHAnsi"/>
          <w:bCs/>
          <w:sz w:val="24"/>
          <w:szCs w:val="24"/>
        </w:rPr>
        <w:t xml:space="preserve">clinical </w:t>
      </w:r>
      <w:r w:rsidR="00794E0C" w:rsidRPr="00400DDD">
        <w:rPr>
          <w:rFonts w:cstheme="minorHAnsi"/>
          <w:bCs/>
          <w:sz w:val="24"/>
          <w:szCs w:val="24"/>
        </w:rPr>
        <w:t>guidelines</w:t>
      </w:r>
      <w:r w:rsidR="00F65455" w:rsidRPr="00400DDD">
        <w:rPr>
          <w:rFonts w:cstheme="minorHAnsi"/>
          <w:bCs/>
          <w:sz w:val="24"/>
          <w:szCs w:val="24"/>
        </w:rPr>
        <w:t>.</w:t>
      </w:r>
      <w:r w:rsidR="005D5998" w:rsidRPr="00400DDD">
        <w:rPr>
          <w:rFonts w:cstheme="minorHAnsi"/>
          <w:bCs/>
          <w:sz w:val="24"/>
          <w:szCs w:val="24"/>
        </w:rPr>
        <w:t xml:space="preserve"> </w:t>
      </w:r>
      <w:r w:rsidR="009B145B" w:rsidRPr="00400DDD">
        <w:rPr>
          <w:rFonts w:cstheme="minorHAnsi"/>
          <w:bCs/>
          <w:sz w:val="24"/>
          <w:szCs w:val="24"/>
        </w:rPr>
        <w:t>Simpler strategies</w:t>
      </w:r>
      <w:r w:rsidR="00442BCC" w:rsidRPr="00400DDD">
        <w:rPr>
          <w:rFonts w:cstheme="minorHAnsi"/>
          <w:bCs/>
          <w:sz w:val="24"/>
          <w:szCs w:val="24"/>
        </w:rPr>
        <w:t xml:space="preserve"> </w:t>
      </w:r>
      <w:r w:rsidR="00F051F0" w:rsidRPr="00400DDD">
        <w:rPr>
          <w:rFonts w:cstheme="minorHAnsi"/>
          <w:bCs/>
          <w:sz w:val="24"/>
          <w:szCs w:val="24"/>
        </w:rPr>
        <w:t xml:space="preserve">similar to </w:t>
      </w:r>
      <w:r w:rsidR="00096C25" w:rsidRPr="00400DDD">
        <w:rPr>
          <w:rFonts w:cstheme="minorHAnsi"/>
          <w:bCs/>
          <w:sz w:val="24"/>
          <w:szCs w:val="24"/>
        </w:rPr>
        <w:t xml:space="preserve">those </w:t>
      </w:r>
      <w:r w:rsidR="000E2A79" w:rsidRPr="00400DDD">
        <w:rPr>
          <w:rFonts w:cstheme="minorHAnsi"/>
          <w:bCs/>
          <w:sz w:val="24"/>
          <w:szCs w:val="24"/>
        </w:rPr>
        <w:t xml:space="preserve">described here have also </w:t>
      </w:r>
      <w:r w:rsidR="009B145B" w:rsidRPr="00400DDD">
        <w:rPr>
          <w:rFonts w:cstheme="minorHAnsi"/>
          <w:bCs/>
          <w:sz w:val="24"/>
          <w:szCs w:val="24"/>
        </w:rPr>
        <w:t>show</w:t>
      </w:r>
      <w:r w:rsidR="000E2A79" w:rsidRPr="00400DDD">
        <w:rPr>
          <w:rFonts w:cstheme="minorHAnsi"/>
          <w:bCs/>
          <w:sz w:val="24"/>
          <w:szCs w:val="24"/>
        </w:rPr>
        <w:t>n</w:t>
      </w:r>
      <w:r w:rsidR="009B145B" w:rsidRPr="00400DDD">
        <w:rPr>
          <w:rFonts w:cstheme="minorHAnsi"/>
          <w:bCs/>
          <w:sz w:val="24"/>
          <w:szCs w:val="24"/>
        </w:rPr>
        <w:t xml:space="preserve"> benefit</w:t>
      </w:r>
      <w:r w:rsidR="00110FD3" w:rsidRPr="00400DDD">
        <w:rPr>
          <w:rFonts w:cstheme="minorHAnsi"/>
          <w:bCs/>
          <w:sz w:val="24"/>
          <w:szCs w:val="24"/>
        </w:rPr>
        <w:t>;</w:t>
      </w:r>
      <w:r w:rsidR="00DF52BD" w:rsidRPr="00400DDD">
        <w:rPr>
          <w:rFonts w:cstheme="minorHAnsi"/>
          <w:bCs/>
          <w:sz w:val="24"/>
          <w:szCs w:val="24"/>
        </w:rPr>
        <w:t xml:space="preserve"> </w:t>
      </w:r>
      <w:r w:rsidR="00710682" w:rsidRPr="00400DDD">
        <w:rPr>
          <w:rFonts w:cstheme="minorHAnsi"/>
          <w:bCs/>
          <w:sz w:val="24"/>
          <w:szCs w:val="24"/>
        </w:rPr>
        <w:t>e</w:t>
      </w:r>
      <w:r w:rsidR="005D5998" w:rsidRPr="00400DDD">
        <w:rPr>
          <w:rFonts w:cstheme="minorHAnsi"/>
          <w:bCs/>
          <w:sz w:val="24"/>
          <w:szCs w:val="24"/>
        </w:rPr>
        <w:t xml:space="preserve">lastic-net regression </w:t>
      </w:r>
      <w:r w:rsidR="00710682" w:rsidRPr="00400DDD">
        <w:rPr>
          <w:rFonts w:cstheme="minorHAnsi"/>
          <w:bCs/>
          <w:sz w:val="24"/>
          <w:szCs w:val="24"/>
        </w:rPr>
        <w:t xml:space="preserve">applied to </w:t>
      </w:r>
      <w:r w:rsidR="005D5998" w:rsidRPr="00400DDD">
        <w:rPr>
          <w:rFonts w:cstheme="minorHAnsi"/>
          <w:bCs/>
          <w:sz w:val="24"/>
          <w:szCs w:val="24"/>
        </w:rPr>
        <w:t xml:space="preserve">prediction of </w:t>
      </w:r>
      <w:r w:rsidR="009B145B" w:rsidRPr="00400DDD">
        <w:rPr>
          <w:rFonts w:cstheme="minorHAnsi"/>
          <w:bCs/>
          <w:sz w:val="24"/>
          <w:szCs w:val="24"/>
        </w:rPr>
        <w:t>pregnancy</w:t>
      </w:r>
      <w:r w:rsidR="005D5998" w:rsidRPr="00400DDD">
        <w:rPr>
          <w:rFonts w:cstheme="minorHAnsi"/>
          <w:bCs/>
          <w:sz w:val="24"/>
          <w:szCs w:val="24"/>
        </w:rPr>
        <w:t xml:space="preserve"> outcomes using high</w:t>
      </w:r>
      <w:r w:rsidR="00A211AB" w:rsidRPr="00400DDD">
        <w:rPr>
          <w:rFonts w:cstheme="minorHAnsi"/>
          <w:bCs/>
          <w:sz w:val="24"/>
          <w:szCs w:val="24"/>
        </w:rPr>
        <w:t>-</w:t>
      </w:r>
      <w:r w:rsidR="005D5998" w:rsidRPr="00400DDD">
        <w:rPr>
          <w:rFonts w:cstheme="minorHAnsi"/>
          <w:bCs/>
          <w:sz w:val="24"/>
          <w:szCs w:val="24"/>
        </w:rPr>
        <w:t xml:space="preserve">dimensional </w:t>
      </w:r>
      <w:r w:rsidR="00217BF1" w:rsidRPr="00400DDD">
        <w:rPr>
          <w:rFonts w:cstheme="minorHAnsi"/>
          <w:bCs/>
          <w:sz w:val="24"/>
          <w:szCs w:val="24"/>
        </w:rPr>
        <w:t xml:space="preserve">metabolomic </w:t>
      </w:r>
      <w:r w:rsidR="005D5998" w:rsidRPr="00400DDD">
        <w:rPr>
          <w:rFonts w:cstheme="minorHAnsi"/>
          <w:bCs/>
          <w:sz w:val="24"/>
          <w:szCs w:val="24"/>
        </w:rPr>
        <w:t>data</w:t>
      </w:r>
      <w:r w:rsidR="00E13A3A" w:rsidRPr="00400DDD">
        <w:rPr>
          <w:rFonts w:cstheme="minorHAnsi"/>
          <w:bCs/>
          <w:sz w:val="24"/>
          <w:szCs w:val="24"/>
        </w:rPr>
        <w:t xml:space="preserve"> improved discrimination over clinical features alone</w:t>
      </w:r>
      <w:r w:rsidR="005D5998" w:rsidRPr="00400DDD">
        <w:rPr>
          <w:rFonts w:cstheme="minorHAnsi"/>
          <w:bCs/>
          <w:sz w:val="24"/>
          <w:szCs w:val="24"/>
        </w:rPr>
        <w:t xml:space="preserve"> </w:t>
      </w:r>
      <w:r w:rsidR="005D5998" w:rsidRPr="00400DDD">
        <w:rPr>
          <w:rFonts w:cstheme="minorHAnsi"/>
          <w:bCs/>
          <w:sz w:val="24"/>
          <w:szCs w:val="24"/>
        </w:rPr>
        <w:fldChar w:fldCharType="begin" w:fldLock="1"/>
      </w:r>
      <w:r w:rsidR="006E0D25">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1]","plainTextFormattedCitation":"[11]","previouslyFormattedCitation":"[11]"},"properties":{"noteIndex":0},"schema":"https://github.com/citation-style-language/schema/raw/master/csl-citation.json"}</w:instrText>
      </w:r>
      <w:r w:rsidR="005D5998" w:rsidRPr="00400DDD">
        <w:rPr>
          <w:rFonts w:cstheme="minorHAnsi"/>
          <w:bCs/>
          <w:sz w:val="24"/>
          <w:szCs w:val="24"/>
        </w:rPr>
        <w:fldChar w:fldCharType="separate"/>
      </w:r>
      <w:r w:rsidR="006E0D25" w:rsidRPr="006E0D25">
        <w:rPr>
          <w:rFonts w:cstheme="minorHAnsi"/>
          <w:bCs/>
          <w:noProof/>
          <w:sz w:val="24"/>
          <w:szCs w:val="24"/>
        </w:rPr>
        <w:t>[11]</w:t>
      </w:r>
      <w:r w:rsidR="005D5998" w:rsidRPr="00400DDD">
        <w:rPr>
          <w:rFonts w:cstheme="minorHAnsi"/>
          <w:bCs/>
          <w:sz w:val="24"/>
          <w:szCs w:val="24"/>
        </w:rPr>
        <w:fldChar w:fldCharType="end"/>
      </w:r>
      <w:r w:rsidR="005D5998" w:rsidRPr="00400DDD">
        <w:rPr>
          <w:rFonts w:cstheme="minorHAnsi"/>
          <w:bCs/>
          <w:sz w:val="24"/>
          <w:szCs w:val="24"/>
        </w:rPr>
        <w:t>.</w:t>
      </w:r>
    </w:p>
    <w:p w14:paraId="6F60DC5A" w14:textId="77777777" w:rsidR="00B844B0" w:rsidRPr="00B844B0" w:rsidRDefault="00B844B0" w:rsidP="00B844B0">
      <w:pPr>
        <w:pStyle w:val="CommentText"/>
        <w:spacing w:after="0"/>
        <w:rPr>
          <w:rFonts w:cstheme="minorHAnsi"/>
          <w:bCs/>
          <w:sz w:val="24"/>
          <w:szCs w:val="24"/>
        </w:rPr>
      </w:pPr>
    </w:p>
    <w:p w14:paraId="481E4E35" w14:textId="2C504AC8" w:rsidR="00AA58DC" w:rsidRPr="00077A86" w:rsidRDefault="00077A86" w:rsidP="00C92505">
      <w:r w:rsidRPr="00077A86">
        <w:t xml:space="preserve">However, using features chosen by </w:t>
      </w:r>
      <w:r w:rsidR="00C92505" w:rsidRPr="00077A86">
        <w:t xml:space="preserve">Badawi </w:t>
      </w:r>
      <w:r w:rsidRPr="00077A86">
        <w:rPr>
          <w:i/>
          <w:iCs/>
        </w:rPr>
        <w:t>et al</w:t>
      </w:r>
      <w:r w:rsidRPr="00077A86">
        <w:t xml:space="preserve"> produced models with similar performance to the automated approaches yet required fewer number of features</w:t>
      </w:r>
      <w:r w:rsidR="001541F4">
        <w:t xml:space="preserve"> demonstrating value in the clinical selection approach. </w:t>
      </w:r>
      <w:r w:rsidR="00AA58DC">
        <w:t>Models built using fewer features is advantageous, in part to reduce overfitting but may also reduce the cost and time required to collect the additional variables.</w:t>
      </w:r>
    </w:p>
    <w:p w14:paraId="6AB89900" w14:textId="77777777" w:rsidR="00077A86" w:rsidRPr="002D4618" w:rsidRDefault="00077A86" w:rsidP="00C92505">
      <w:pPr>
        <w:rPr>
          <w:color w:val="FF0000"/>
        </w:rPr>
      </w:pPr>
    </w:p>
    <w:p w14:paraId="2AD393C1" w14:textId="4F2E934B" w:rsidR="00F6034E" w:rsidRDefault="00AA58DC" w:rsidP="00F6034E">
      <w:pPr>
        <w:rPr>
          <w:rFonts w:cstheme="minorHAnsi"/>
        </w:rPr>
      </w:pPr>
      <w:r w:rsidRPr="00AA58DC">
        <w:rPr>
          <w:rFonts w:cstheme="minorHAnsi"/>
        </w:rPr>
        <w:t xml:space="preserve">Although </w:t>
      </w:r>
      <w:r w:rsidR="00F6034E">
        <w:rPr>
          <w:rFonts w:cstheme="minorHAnsi"/>
        </w:rPr>
        <w:t xml:space="preserve">automated </w:t>
      </w:r>
      <w:r w:rsidR="00C92505" w:rsidRPr="00AA58DC">
        <w:rPr>
          <w:rFonts w:cstheme="minorHAnsi"/>
        </w:rPr>
        <w:t xml:space="preserve">feature selection </w:t>
      </w:r>
      <w:r w:rsidR="00F6034E">
        <w:rPr>
          <w:rFonts w:cstheme="minorHAnsi"/>
        </w:rPr>
        <w:t xml:space="preserve">approaches </w:t>
      </w:r>
      <w:r w:rsidR="00C92505" w:rsidRPr="00AA58DC">
        <w:rPr>
          <w:rFonts w:cstheme="minorHAnsi"/>
        </w:rPr>
        <w:t xml:space="preserve">did not produce models with better discrimination than clinically defined models </w:t>
      </w:r>
      <w:r>
        <w:rPr>
          <w:rFonts w:cstheme="minorHAnsi"/>
        </w:rPr>
        <w:t>it</w:t>
      </w:r>
      <w:r w:rsidR="00C92505" w:rsidRPr="00AA58DC">
        <w:rPr>
          <w:rFonts w:cstheme="minorHAnsi"/>
        </w:rPr>
        <w:t xml:space="preserve"> can be a good strategy to remove human input</w:t>
      </w:r>
      <w:r w:rsidR="00F6034E">
        <w:rPr>
          <w:rFonts w:cstheme="minorHAnsi"/>
        </w:rPr>
        <w:t xml:space="preserve"> enabling up-to-date risk prediction.</w:t>
      </w:r>
    </w:p>
    <w:p w14:paraId="7F3401B7" w14:textId="5D448BE9" w:rsidR="00C945D3" w:rsidRPr="00F6034E" w:rsidRDefault="00C945D3" w:rsidP="00F6034E">
      <w:pPr>
        <w:rPr>
          <w:rFonts w:cstheme="minorHAnsi"/>
        </w:rPr>
      </w:pPr>
    </w:p>
    <w:p w14:paraId="07F70296" w14:textId="1757B306" w:rsidR="00E06882" w:rsidRPr="00CB5D5F" w:rsidRDefault="00E65E81" w:rsidP="00F418D4">
      <w:pPr>
        <w:rPr>
          <w:rFonts w:cstheme="minorHAnsi"/>
          <w:bCs/>
        </w:rPr>
      </w:pPr>
      <w:r w:rsidRPr="00CB5D5F">
        <w:rPr>
          <w:rFonts w:cstheme="minorHAnsi"/>
          <w:bCs/>
        </w:rPr>
        <w:t>L</w:t>
      </w:r>
      <w:r w:rsidR="00F418D4" w:rsidRPr="00CB5D5F">
        <w:rPr>
          <w:rFonts w:cstheme="minorHAnsi"/>
          <w:bCs/>
        </w:rPr>
        <w:t>ogistic regression was among the best</w:t>
      </w:r>
      <w:r w:rsidR="00243F7A" w:rsidRPr="00CB5D5F">
        <w:rPr>
          <w:rFonts w:cstheme="minorHAnsi"/>
          <w:bCs/>
        </w:rPr>
        <w:t xml:space="preserve"> performing</w:t>
      </w:r>
      <w:r w:rsidR="00F418D4" w:rsidRPr="00CB5D5F">
        <w:rPr>
          <w:rFonts w:cstheme="minorHAnsi"/>
          <w:bCs/>
        </w:rPr>
        <w:t xml:space="preserve"> </w:t>
      </w:r>
      <w:r w:rsidR="006A5511" w:rsidRPr="00CB5D5F">
        <w:rPr>
          <w:rFonts w:cstheme="minorHAnsi"/>
          <w:bCs/>
        </w:rPr>
        <w:t>classifiers</w:t>
      </w:r>
      <w:r w:rsidR="00F418D4" w:rsidRPr="00CB5D5F">
        <w:rPr>
          <w:rFonts w:cstheme="minorHAnsi"/>
          <w:bCs/>
        </w:rPr>
        <w:t xml:space="preserve"> </w:t>
      </w:r>
      <w:r w:rsidR="004D0F85" w:rsidRPr="00CB5D5F">
        <w:rPr>
          <w:rFonts w:cstheme="minorHAnsi"/>
          <w:bCs/>
        </w:rPr>
        <w:t>in this study</w:t>
      </w:r>
      <w:r w:rsidR="00C77AA3" w:rsidRPr="00CB5D5F">
        <w:rPr>
          <w:rFonts w:cstheme="minorHAnsi"/>
          <w:bCs/>
        </w:rPr>
        <w:t xml:space="preserve">, this </w:t>
      </w:r>
      <w:r w:rsidR="00D82576" w:rsidRPr="00CB5D5F">
        <w:rPr>
          <w:rFonts w:cstheme="minorHAnsi"/>
          <w:bCs/>
        </w:rPr>
        <w:t xml:space="preserve">finding is </w:t>
      </w:r>
      <w:r w:rsidR="00C77AA3" w:rsidRPr="00CB5D5F">
        <w:rPr>
          <w:rFonts w:cstheme="minorHAnsi"/>
          <w:bCs/>
        </w:rPr>
        <w:t xml:space="preserve">consistent with a systematic review of ML classifiers </w:t>
      </w:r>
      <w:r w:rsidR="00C77AA3" w:rsidRPr="00CB5D5F">
        <w:rPr>
          <w:rFonts w:cstheme="minorHAnsi"/>
          <w:bCs/>
        </w:rPr>
        <w:fldChar w:fldCharType="begin" w:fldLock="1"/>
      </w:r>
      <w:r w:rsidR="005A0F7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6]","plainTextFormattedCitation":"[26]","previouslyFormattedCitation":"[26]"},"properties":{"noteIndex":0},"schema":"https://github.com/citation-style-language/schema/raw/master/csl-citation.json"}</w:instrText>
      </w:r>
      <w:r w:rsidR="00C77AA3" w:rsidRPr="00CB5D5F">
        <w:rPr>
          <w:rFonts w:cstheme="minorHAnsi"/>
          <w:bCs/>
        </w:rPr>
        <w:fldChar w:fldCharType="separate"/>
      </w:r>
      <w:r w:rsidR="00F34CFA" w:rsidRPr="00F34CFA">
        <w:rPr>
          <w:rFonts w:cstheme="minorHAnsi"/>
          <w:bCs/>
          <w:noProof/>
        </w:rPr>
        <w:t>[26]</w:t>
      </w:r>
      <w:r w:rsidR="00C77AA3" w:rsidRPr="00CB5D5F">
        <w:rPr>
          <w:rFonts w:cstheme="minorHAnsi"/>
          <w:bCs/>
        </w:rPr>
        <w:fldChar w:fldCharType="end"/>
      </w:r>
      <w:r w:rsidR="00C77AA3" w:rsidRPr="00CB5D5F">
        <w:rPr>
          <w:rFonts w:cstheme="minorHAnsi"/>
          <w:bCs/>
        </w:rPr>
        <w:t xml:space="preserve"> which showed </w:t>
      </w:r>
      <w:r w:rsidR="00F56A3D" w:rsidRPr="00CB5D5F">
        <w:rPr>
          <w:rFonts w:cstheme="minorHAnsi"/>
          <w:bCs/>
        </w:rPr>
        <w:t xml:space="preserve">contemporary ML methods offer </w:t>
      </w:r>
      <w:r w:rsidR="00C77AA3" w:rsidRPr="00CB5D5F">
        <w:rPr>
          <w:rFonts w:cstheme="minorHAnsi"/>
          <w:bCs/>
        </w:rPr>
        <w:t>no benefit</w:t>
      </w:r>
      <w:r w:rsidR="005B7AD0" w:rsidRPr="00CB5D5F">
        <w:rPr>
          <w:rFonts w:cstheme="minorHAnsi"/>
          <w:bCs/>
        </w:rPr>
        <w:t xml:space="preserve"> o</w:t>
      </w:r>
      <w:r w:rsidR="002053B2" w:rsidRPr="00CB5D5F">
        <w:rPr>
          <w:rFonts w:cstheme="minorHAnsi"/>
          <w:bCs/>
        </w:rPr>
        <w:t>ver</w:t>
      </w:r>
      <w:r w:rsidR="005B7AD0" w:rsidRPr="00CB5D5F">
        <w:rPr>
          <w:rFonts w:cstheme="minorHAnsi"/>
          <w:bCs/>
        </w:rPr>
        <w:t xml:space="preserve"> </w:t>
      </w:r>
      <w:r w:rsidR="00F56A3D" w:rsidRPr="00CB5D5F">
        <w:rPr>
          <w:rFonts w:cstheme="minorHAnsi"/>
          <w:bCs/>
        </w:rPr>
        <w:t>logistic regression</w:t>
      </w:r>
      <w:r w:rsidR="00FF032E" w:rsidRPr="00CB5D5F">
        <w:rPr>
          <w:rFonts w:cstheme="minorHAnsi"/>
          <w:bCs/>
        </w:rPr>
        <w:t xml:space="preserve">. </w:t>
      </w:r>
      <w:r w:rsidR="00023DB6" w:rsidRPr="00CB5D5F">
        <w:rPr>
          <w:rFonts w:cstheme="minorHAnsi"/>
          <w:bCs/>
        </w:rPr>
        <w:t>Since these models do no</w:t>
      </w:r>
      <w:r w:rsidR="000C312D" w:rsidRPr="00CB5D5F">
        <w:rPr>
          <w:rFonts w:cstheme="minorHAnsi"/>
          <w:bCs/>
        </w:rPr>
        <w:t xml:space="preserve">t make </w:t>
      </w:r>
      <w:r w:rsidR="00023DB6" w:rsidRPr="00CB5D5F">
        <w:rPr>
          <w:rFonts w:cstheme="minorHAnsi"/>
          <w:bCs/>
        </w:rPr>
        <w:t xml:space="preserve">strong assumptions, they </w:t>
      </w:r>
      <w:r w:rsidR="00FF032E" w:rsidRPr="00CB5D5F">
        <w:rPr>
          <w:rFonts w:cstheme="minorHAnsi"/>
          <w:bCs/>
        </w:rPr>
        <w:t xml:space="preserve">may provide benefits </w:t>
      </w:r>
      <w:r w:rsidR="00023DB6" w:rsidRPr="00CB5D5F">
        <w:rPr>
          <w:rFonts w:cstheme="minorHAnsi"/>
          <w:bCs/>
        </w:rPr>
        <w:t xml:space="preserve">over logistic regression </w:t>
      </w:r>
      <w:r w:rsidR="00FF032E" w:rsidRPr="00CB5D5F">
        <w:rPr>
          <w:rFonts w:cstheme="minorHAnsi"/>
          <w:bCs/>
        </w:rPr>
        <w:t>when there are non-linear and interaction effects</w:t>
      </w:r>
      <w:r w:rsidR="00023DB6" w:rsidRPr="00CB5D5F">
        <w:rPr>
          <w:rFonts w:cstheme="minorHAnsi"/>
          <w:bCs/>
        </w:rPr>
        <w:t xml:space="preserve">. However, the data used for modelling </w:t>
      </w:r>
      <w:r w:rsidR="00AE4277" w:rsidRPr="00CB5D5F">
        <w:rPr>
          <w:rFonts w:cstheme="minorHAnsi"/>
          <w:bCs/>
        </w:rPr>
        <w:t xml:space="preserve">through </w:t>
      </w:r>
      <w:r w:rsidR="00023DB6" w:rsidRPr="00CB5D5F">
        <w:rPr>
          <w:rFonts w:cstheme="minorHAnsi"/>
          <w:bCs/>
        </w:rPr>
        <w:t>this work were categorical</w:t>
      </w:r>
      <w:r w:rsidR="000F67F9" w:rsidRPr="00CB5D5F">
        <w:rPr>
          <w:rFonts w:cstheme="minorHAnsi"/>
          <w:bCs/>
        </w:rPr>
        <w:t xml:space="preserve"> which may </w:t>
      </w:r>
      <w:r w:rsidR="006501D4" w:rsidRPr="00CB5D5F">
        <w:rPr>
          <w:rFonts w:cstheme="minorHAnsi"/>
          <w:bCs/>
        </w:rPr>
        <w:t xml:space="preserve">explain the lack of improvement </w:t>
      </w:r>
      <w:r w:rsidR="00D413B3" w:rsidRPr="00CB5D5F">
        <w:rPr>
          <w:rFonts w:cstheme="minorHAnsi"/>
          <w:bCs/>
        </w:rPr>
        <w:t xml:space="preserve">with </w:t>
      </w:r>
      <w:r w:rsidR="006501D4" w:rsidRPr="00CB5D5F">
        <w:rPr>
          <w:rFonts w:cstheme="minorHAnsi"/>
          <w:bCs/>
        </w:rPr>
        <w:t>relaxed assumptions</w:t>
      </w:r>
      <w:r w:rsidR="000F67F9" w:rsidRPr="00CB5D5F">
        <w:rPr>
          <w:rFonts w:cstheme="minorHAnsi"/>
          <w:bCs/>
        </w:rPr>
        <w:t>.</w:t>
      </w:r>
    </w:p>
    <w:p w14:paraId="2374BB00" w14:textId="5036A266" w:rsidR="00BF3CE6" w:rsidRPr="002D4618" w:rsidRDefault="00BF3CE6" w:rsidP="00F418D4">
      <w:pPr>
        <w:rPr>
          <w:rFonts w:cstheme="minorHAnsi"/>
          <w:bCs/>
          <w:color w:val="FF0000"/>
        </w:rPr>
      </w:pPr>
    </w:p>
    <w:p w14:paraId="745C4868" w14:textId="5F8ACCEE" w:rsidR="001567BD" w:rsidRPr="0062208B" w:rsidRDefault="00BF3CE6" w:rsidP="00F733A9">
      <w:pPr>
        <w:rPr>
          <w:rFonts w:cstheme="minorHAnsi"/>
        </w:rPr>
      </w:pPr>
      <w:r w:rsidRPr="0062208B">
        <w:rPr>
          <w:rFonts w:cstheme="minorHAnsi"/>
          <w:bCs/>
        </w:rPr>
        <w:t>A key strength of our analysis was the comprehensive evaluation of a wide range of feature selection techniques.</w:t>
      </w:r>
      <w:r w:rsidR="00070E8B" w:rsidRPr="0062208B">
        <w:rPr>
          <w:rFonts w:cstheme="minorHAnsi"/>
          <w:bCs/>
        </w:rPr>
        <w:t xml:space="preserve"> </w:t>
      </w:r>
      <w:r w:rsidR="00C01D42" w:rsidRPr="0062208B">
        <w:rPr>
          <w:rFonts w:cstheme="minorHAnsi"/>
          <w:bCs/>
        </w:rPr>
        <w:t xml:space="preserve">However, </w:t>
      </w:r>
      <w:r w:rsidR="00743E7D" w:rsidRPr="0062208B">
        <w:rPr>
          <w:rFonts w:cstheme="minorHAnsi"/>
          <w:bCs/>
        </w:rPr>
        <w:t xml:space="preserve">there were also limitations. </w:t>
      </w:r>
      <w:r w:rsidR="001567BD" w:rsidRPr="0062208B">
        <w:rPr>
          <w:rFonts w:cstheme="minorHAnsi"/>
          <w:bCs/>
        </w:rPr>
        <w:t xml:space="preserve">Conclusions on prediction of HIE </w:t>
      </w:r>
      <w:r w:rsidR="001567BD" w:rsidRPr="0062208B">
        <w:rPr>
          <w:rFonts w:cstheme="minorHAnsi"/>
        </w:rPr>
        <w:t xml:space="preserve">are </w:t>
      </w:r>
      <w:r w:rsidR="000C4285" w:rsidRPr="0062208B">
        <w:rPr>
          <w:rFonts w:cstheme="minorHAnsi"/>
        </w:rPr>
        <w:t>limited by the age of the data</w:t>
      </w:r>
      <w:r w:rsidR="00322745" w:rsidRPr="0062208B">
        <w:rPr>
          <w:rFonts w:cstheme="minorHAnsi"/>
        </w:rPr>
        <w:t>.</w:t>
      </w:r>
    </w:p>
    <w:p w14:paraId="79E658CC" w14:textId="77777777" w:rsidR="000C4285" w:rsidRPr="00C81F80" w:rsidRDefault="000C4285" w:rsidP="00172234">
      <w:pPr>
        <w:rPr>
          <w:rFonts w:cstheme="minorHAnsi"/>
          <w:b/>
        </w:rPr>
      </w:pPr>
    </w:p>
    <w:p w14:paraId="14E97F00" w14:textId="77777777" w:rsidR="000C4285" w:rsidRPr="00C81F80" w:rsidRDefault="000C4285" w:rsidP="00172234">
      <w:pPr>
        <w:rPr>
          <w:rFonts w:cstheme="minorHAnsi"/>
          <w:b/>
        </w:rPr>
      </w:pPr>
      <w:commentRangeStart w:id="14"/>
      <w:r w:rsidRPr="00C81F80">
        <w:rPr>
          <w:rFonts w:cstheme="minorHAnsi"/>
          <w:b/>
        </w:rPr>
        <w:t>Conclusion</w:t>
      </w:r>
      <w:commentRangeEnd w:id="14"/>
      <w:r w:rsidR="00443FAF">
        <w:rPr>
          <w:rStyle w:val="CommentReference"/>
        </w:rPr>
        <w:commentReference w:id="14"/>
      </w:r>
    </w:p>
    <w:p w14:paraId="5CB9E443" w14:textId="77777777" w:rsidR="000C4285" w:rsidRPr="00C81F80" w:rsidRDefault="000C4285" w:rsidP="00172234">
      <w:pPr>
        <w:rPr>
          <w:rFonts w:cstheme="minorHAnsi"/>
          <w:b/>
        </w:rPr>
      </w:pPr>
    </w:p>
    <w:p w14:paraId="6276C032" w14:textId="0CC06FA6" w:rsidR="000C4285" w:rsidRPr="0062208B" w:rsidRDefault="000C4285" w:rsidP="00172234">
      <w:pPr>
        <w:rPr>
          <w:rFonts w:cstheme="minorHAnsi"/>
        </w:rPr>
      </w:pPr>
      <w:r w:rsidRPr="0062208B">
        <w:rPr>
          <w:rFonts w:cstheme="minorHAnsi"/>
        </w:rPr>
        <w:t xml:space="preserve">In this work, on a historical cohort, </w:t>
      </w:r>
      <w:r w:rsidR="00A247FF" w:rsidRPr="0062208B">
        <w:rPr>
          <w:rFonts w:cstheme="minorHAnsi"/>
        </w:rPr>
        <w:t xml:space="preserve">ML </w:t>
      </w:r>
      <w:r w:rsidRPr="0062208B">
        <w:rPr>
          <w:rFonts w:cstheme="minorHAnsi"/>
        </w:rPr>
        <w:t>models with minimum data preparation were able to match the prediction of</w:t>
      </w:r>
      <w:r w:rsidR="009C3883" w:rsidRPr="0062208B">
        <w:rPr>
          <w:rFonts w:cstheme="minorHAnsi"/>
        </w:rPr>
        <w:t xml:space="preserve"> expert clinical prediction model</w:t>
      </w:r>
      <w:r w:rsidRPr="0062208B">
        <w:rPr>
          <w:rFonts w:cstheme="minorHAnsi"/>
        </w:rPr>
        <w:t xml:space="preserve"> analysis in </w:t>
      </w:r>
      <w:r w:rsidR="009C3883" w:rsidRPr="0062208B">
        <w:rPr>
          <w:rFonts w:cstheme="minorHAnsi"/>
        </w:rPr>
        <w:t>identifying</w:t>
      </w:r>
      <w:r w:rsidRPr="0062208B">
        <w:rPr>
          <w:rFonts w:cstheme="minorHAnsi"/>
        </w:rPr>
        <w:t xml:space="preserve"> which infants would develop HIE after birth.</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5"/>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5"/>
      <w:r w:rsidRPr="00C81F80">
        <w:rPr>
          <w:rStyle w:val="CommentReference"/>
          <w:rFonts w:cstheme="minorHAnsi"/>
          <w:sz w:val="24"/>
          <w:szCs w:val="24"/>
        </w:rPr>
        <w:commentReference w:id="15"/>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 xml:space="preserve">This study was funded by the NIHR Biomedical Research Centre at University Hospitals Bristol and Weston NHS Foundation Trust and the University of Bristol. The views expressed </w:t>
      </w:r>
      <w:r w:rsidRPr="00C81F80">
        <w:rPr>
          <w:rFonts w:cstheme="minorHAnsi"/>
          <w:color w:val="000000"/>
        </w:rPr>
        <w:lastRenderedPageBreak/>
        <w:t>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7882D91B" w14:textId="44D13734" w:rsidR="00B67F80" w:rsidRPr="00B67F80" w:rsidRDefault="002D6DBB" w:rsidP="00B67F80">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B67F80" w:rsidRPr="00B67F80">
        <w:rPr>
          <w:rFonts w:ascii="Calibri" w:hAnsi="Calibri" w:cs="Calibri"/>
          <w:noProof/>
        </w:rPr>
        <w:t>[1]</w:t>
      </w:r>
      <w:r w:rsidR="00B67F80" w:rsidRPr="00B67F80">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B67F80" w:rsidRPr="00B67F80">
        <w:rPr>
          <w:rFonts w:ascii="Calibri" w:hAnsi="Calibri" w:cs="Calibri"/>
          <w:i/>
          <w:iCs/>
          <w:noProof/>
        </w:rPr>
        <w:t>BMC Med.</w:t>
      </w:r>
      <w:r w:rsidR="00B67F80" w:rsidRPr="00B67F80">
        <w:rPr>
          <w:rFonts w:ascii="Calibri" w:hAnsi="Calibri" w:cs="Calibri"/>
          <w:noProof/>
        </w:rPr>
        <w:t>, vol. 13, no. 1, pp. 1–10, Jan. 2015, doi: 10.1186/S12916-014-0241-Z/TABLES/1.</w:t>
      </w:r>
    </w:p>
    <w:p w14:paraId="4ECFE236"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w:t>
      </w:r>
      <w:r w:rsidRPr="00B67F80">
        <w:rPr>
          <w:rFonts w:ascii="Calibri" w:hAnsi="Calibri" w:cs="Calibri"/>
          <w:noProof/>
        </w:rPr>
        <w:tab/>
        <w:t>J. Stewart, G. Manmathan, and P. Wilkinson, “Primary prevention of cardiovascular disease: A review of contemporary guidance and literature,” doi: 10.1177/2048004016687211.</w:t>
      </w:r>
    </w:p>
    <w:p w14:paraId="1825FFC5"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3]</w:t>
      </w:r>
      <w:r w:rsidRPr="00B67F80">
        <w:rPr>
          <w:rFonts w:ascii="Calibri" w:hAnsi="Calibri" w:cs="Calibri"/>
          <w:noProof/>
        </w:rPr>
        <w:tab/>
        <w:t xml:space="preserve">T. J. Loftus ID </w:t>
      </w:r>
      <w:r w:rsidRPr="00B67F80">
        <w:rPr>
          <w:rFonts w:ascii="Calibri" w:hAnsi="Calibri" w:cs="Calibri"/>
          <w:i/>
          <w:iCs/>
          <w:noProof/>
        </w:rPr>
        <w:t>et al.</w:t>
      </w:r>
      <w:r w:rsidRPr="00B67F80">
        <w:rPr>
          <w:rFonts w:ascii="Calibri" w:hAnsi="Calibri" w:cs="Calibri"/>
          <w:noProof/>
        </w:rPr>
        <w:t xml:space="preserve">, “Ideal algorithms in healthcare: Explainable, dynamic, precise, autonomous, fair, and reproducible,” </w:t>
      </w:r>
      <w:r w:rsidRPr="00B67F80">
        <w:rPr>
          <w:rFonts w:ascii="Calibri" w:hAnsi="Calibri" w:cs="Calibri"/>
          <w:i/>
          <w:iCs/>
          <w:noProof/>
        </w:rPr>
        <w:t>PLOS Digit. Heal.</w:t>
      </w:r>
      <w:r w:rsidRPr="00B67F80">
        <w:rPr>
          <w:rFonts w:ascii="Calibri" w:hAnsi="Calibri" w:cs="Calibri"/>
          <w:noProof/>
        </w:rPr>
        <w:t>, vol. 1, no. 1, p. e0000006, Jan. 2022, doi: 10.1371/JOURNAL.PDIG.0000006.</w:t>
      </w:r>
    </w:p>
    <w:p w14:paraId="04D1ED5B"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4]</w:t>
      </w:r>
      <w:r w:rsidRPr="00B67F80">
        <w:rPr>
          <w:rFonts w:ascii="Calibri" w:hAnsi="Calibri" w:cs="Calibri"/>
          <w:noProof/>
        </w:rPr>
        <w:tab/>
        <w:t xml:space="preserve">D. C. Goff </w:t>
      </w:r>
      <w:r w:rsidRPr="00B67F80">
        <w:rPr>
          <w:rFonts w:ascii="Calibri" w:hAnsi="Calibri" w:cs="Calibri"/>
          <w:i/>
          <w:iCs/>
          <w:noProof/>
        </w:rPr>
        <w:t>et al.</w:t>
      </w:r>
      <w:r w:rsidRPr="00B67F80">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048B65CC"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5]</w:t>
      </w:r>
      <w:r w:rsidRPr="00B67F80">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B67F80">
        <w:rPr>
          <w:rFonts w:ascii="Calibri" w:hAnsi="Calibri" w:cs="Calibri"/>
          <w:i/>
          <w:iCs/>
          <w:noProof/>
        </w:rPr>
        <w:t>BMJ</w:t>
      </w:r>
      <w:r w:rsidRPr="00B67F80">
        <w:rPr>
          <w:rFonts w:ascii="Calibri" w:hAnsi="Calibri" w:cs="Calibri"/>
          <w:noProof/>
        </w:rPr>
        <w:t>, vol. 357, May 2017, doi: 10.1136/BMJ.J2099.</w:t>
      </w:r>
    </w:p>
    <w:p w14:paraId="72CCFD40"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6]</w:t>
      </w:r>
      <w:r w:rsidRPr="00B67F80">
        <w:rPr>
          <w:rFonts w:ascii="Calibri" w:hAnsi="Calibri" w:cs="Calibri"/>
          <w:noProof/>
        </w:rPr>
        <w:tab/>
        <w:t xml:space="preserve">B. G. Nordestgaard and A. Varbo, “Triglycerides and cardiovascular disease,” </w:t>
      </w:r>
      <w:r w:rsidRPr="00B67F80">
        <w:rPr>
          <w:rFonts w:ascii="Calibri" w:hAnsi="Calibri" w:cs="Calibri"/>
          <w:i/>
          <w:iCs/>
          <w:noProof/>
        </w:rPr>
        <w:t>Lancet (London, England)</w:t>
      </w:r>
      <w:r w:rsidRPr="00B67F80">
        <w:rPr>
          <w:rFonts w:ascii="Calibri" w:hAnsi="Calibri" w:cs="Calibri"/>
          <w:noProof/>
        </w:rPr>
        <w:t>, vol. 384, no. 9943, pp. 626–635, 2014, doi: 10.1016/S0140-6736(14)61177-6.</w:t>
      </w:r>
    </w:p>
    <w:p w14:paraId="3D1C7EA8"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7]</w:t>
      </w:r>
      <w:r w:rsidRPr="00B67F80">
        <w:rPr>
          <w:rFonts w:ascii="Calibri" w:hAnsi="Calibri" w:cs="Calibri"/>
          <w:noProof/>
        </w:rPr>
        <w:tab/>
        <w:t xml:space="preserve">R. Tibshirani, “Regression Shrinkage and Selection via the Lasso,” </w:t>
      </w:r>
      <w:r w:rsidRPr="00B67F80">
        <w:rPr>
          <w:rFonts w:ascii="Calibri" w:hAnsi="Calibri" w:cs="Calibri"/>
          <w:i/>
          <w:iCs/>
          <w:noProof/>
        </w:rPr>
        <w:t>Source J. R. Stat. Soc. Ser. B</w:t>
      </w:r>
      <w:r w:rsidRPr="00B67F80">
        <w:rPr>
          <w:rFonts w:ascii="Calibri" w:hAnsi="Calibri" w:cs="Calibri"/>
          <w:noProof/>
        </w:rPr>
        <w:t>, vol. 58, no. 1, pp. 267–288, 1996.</w:t>
      </w:r>
    </w:p>
    <w:p w14:paraId="0933B6FF"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8]</w:t>
      </w:r>
      <w:r w:rsidRPr="00B67F80">
        <w:rPr>
          <w:rFonts w:ascii="Calibri" w:hAnsi="Calibri" w:cs="Calibri"/>
          <w:noProof/>
        </w:rPr>
        <w:tab/>
        <w:t xml:space="preserve">R.-E. Fan, K.-W. Chang, C.-J. Hsieh, X.-R. Wang, and C.-J. Lin, “{LIBLINEAR}: A Library for Large Linear Classification,” </w:t>
      </w:r>
      <w:r w:rsidRPr="00B67F80">
        <w:rPr>
          <w:rFonts w:ascii="Calibri" w:hAnsi="Calibri" w:cs="Calibri"/>
          <w:i/>
          <w:iCs/>
          <w:noProof/>
        </w:rPr>
        <w:t>J. Mach. Learn. Res.</w:t>
      </w:r>
      <w:r w:rsidRPr="00B67F80">
        <w:rPr>
          <w:rFonts w:ascii="Calibri" w:hAnsi="Calibri" w:cs="Calibri"/>
          <w:noProof/>
        </w:rPr>
        <w:t>, vol. 9, pp. 1871–1874, 2008.</w:t>
      </w:r>
    </w:p>
    <w:p w14:paraId="1FFFFE73"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9]</w:t>
      </w:r>
      <w:r w:rsidRPr="00B67F80">
        <w:rPr>
          <w:rFonts w:ascii="Calibri" w:hAnsi="Calibri" w:cs="Calibri"/>
          <w:noProof/>
        </w:rPr>
        <w:tab/>
        <w:t xml:space="preserve">P. Geurts, D. Ernst, and L. Wehenkel, “Extremely randomized trees,” </w:t>
      </w:r>
      <w:r w:rsidRPr="00B67F80">
        <w:rPr>
          <w:rFonts w:ascii="Calibri" w:hAnsi="Calibri" w:cs="Calibri"/>
          <w:i/>
          <w:iCs/>
          <w:noProof/>
        </w:rPr>
        <w:t>Mach. Learn. 2006 631</w:t>
      </w:r>
      <w:r w:rsidRPr="00B67F80">
        <w:rPr>
          <w:rFonts w:ascii="Calibri" w:hAnsi="Calibri" w:cs="Calibri"/>
          <w:noProof/>
        </w:rPr>
        <w:t>, vol. 63, no. 1, pp. 3–42, Mar. 2006, doi: 10.1007/S10994-006-6226-1.</w:t>
      </w:r>
    </w:p>
    <w:p w14:paraId="3AD142E4"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0]</w:t>
      </w:r>
      <w:r w:rsidRPr="00B67F80">
        <w:rPr>
          <w:rFonts w:ascii="Calibri" w:hAnsi="Calibri" w:cs="Calibri"/>
          <w:noProof/>
        </w:rPr>
        <w:tab/>
        <w:t>I. Guyon, J. Weston, and S. Barnhill, “Gene Selection for Cancer Classification using Support Vector Machines,” vol. 46, pp. 389–422, 2002.</w:t>
      </w:r>
    </w:p>
    <w:p w14:paraId="08FFF8C0"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1]</w:t>
      </w:r>
      <w:r w:rsidRPr="00B67F80">
        <w:rPr>
          <w:rFonts w:ascii="Calibri" w:hAnsi="Calibri" w:cs="Calibri"/>
          <w:noProof/>
        </w:rPr>
        <w:tab/>
        <w:t xml:space="preserve">N. McBride </w:t>
      </w:r>
      <w:r w:rsidRPr="00B67F80">
        <w:rPr>
          <w:rFonts w:ascii="Calibri" w:hAnsi="Calibri" w:cs="Calibri"/>
          <w:i/>
          <w:iCs/>
          <w:noProof/>
        </w:rPr>
        <w:t>et al.</w:t>
      </w:r>
      <w:r w:rsidRPr="00B67F80">
        <w:rPr>
          <w:rFonts w:ascii="Calibri" w:hAnsi="Calibri" w:cs="Calibri"/>
          <w:noProof/>
        </w:rPr>
        <w:t xml:space="preserve">, “Do nuclear magnetic resonance (NMR)-based metabolomics improve the prediction of pregnancy-related disorders? Findings from a UK birth cohort with independent validation,” </w:t>
      </w:r>
      <w:r w:rsidRPr="00B67F80">
        <w:rPr>
          <w:rFonts w:ascii="Calibri" w:hAnsi="Calibri" w:cs="Calibri"/>
          <w:i/>
          <w:iCs/>
          <w:noProof/>
        </w:rPr>
        <w:t>BMC Med.</w:t>
      </w:r>
      <w:r w:rsidRPr="00B67F80">
        <w:rPr>
          <w:rFonts w:ascii="Calibri" w:hAnsi="Calibri" w:cs="Calibri"/>
          <w:noProof/>
        </w:rPr>
        <w:t>, vol. 18, no. 1, p. 366, Dec. 2020, doi: 10.1186/s12916-020-01819-z.</w:t>
      </w:r>
    </w:p>
    <w:p w14:paraId="5EF6A202"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2]</w:t>
      </w:r>
      <w:r w:rsidRPr="00B67F80">
        <w:rPr>
          <w:rFonts w:ascii="Calibri" w:hAnsi="Calibri" w:cs="Calibri"/>
          <w:noProof/>
        </w:rPr>
        <w:tab/>
        <w:t xml:space="preserve">N. McBride </w:t>
      </w:r>
      <w:r w:rsidRPr="00B67F80">
        <w:rPr>
          <w:rFonts w:ascii="Calibri" w:hAnsi="Calibri" w:cs="Calibri"/>
          <w:i/>
          <w:iCs/>
          <w:noProof/>
        </w:rPr>
        <w:t>et al.</w:t>
      </w:r>
      <w:r w:rsidRPr="00B67F80">
        <w:rPr>
          <w:rFonts w:ascii="Calibri" w:hAnsi="Calibri" w:cs="Calibri"/>
          <w:noProof/>
        </w:rPr>
        <w:t xml:space="preserve">, “Do Mass Spectrometry-Derived Metabolomics Improve the Prediction of Pregnancy-Related Disorders? Findings from a UK Birth Cohort with Independent Validation,” </w:t>
      </w:r>
      <w:r w:rsidRPr="00B67F80">
        <w:rPr>
          <w:rFonts w:ascii="Calibri" w:hAnsi="Calibri" w:cs="Calibri"/>
          <w:i/>
          <w:iCs/>
          <w:noProof/>
        </w:rPr>
        <w:t>Metab. 2021, Vol. 11, Page 530</w:t>
      </w:r>
      <w:r w:rsidRPr="00B67F80">
        <w:rPr>
          <w:rFonts w:ascii="Calibri" w:hAnsi="Calibri" w:cs="Calibri"/>
          <w:noProof/>
        </w:rPr>
        <w:t>, vol. 11, no. 8, p. 530, Aug. 2021, doi: 10.3390/METABO11080530.</w:t>
      </w:r>
    </w:p>
    <w:p w14:paraId="36B212C6"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3]</w:t>
      </w:r>
      <w:r w:rsidRPr="00B67F80">
        <w:rPr>
          <w:rFonts w:ascii="Calibri" w:hAnsi="Calibri" w:cs="Calibri"/>
          <w:noProof/>
        </w:rPr>
        <w:tab/>
        <w:t xml:space="preserve">B. K. Beaulieu-Jones </w:t>
      </w:r>
      <w:r w:rsidRPr="00B67F80">
        <w:rPr>
          <w:rFonts w:ascii="Calibri" w:hAnsi="Calibri" w:cs="Calibri"/>
          <w:i/>
          <w:iCs/>
          <w:noProof/>
        </w:rPr>
        <w:t>et al.</w:t>
      </w:r>
      <w:r w:rsidRPr="00B67F80">
        <w:rPr>
          <w:rFonts w:ascii="Calibri" w:hAnsi="Calibri" w:cs="Calibri"/>
          <w:noProof/>
        </w:rPr>
        <w:t>, “ARTICLE Machine learning for patient risk stratification: standing on, or looking over, the shoulders of clinicians?,” doi: 10.1038/s41746-021-00426-3.</w:t>
      </w:r>
    </w:p>
    <w:p w14:paraId="68870CEB"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4]</w:t>
      </w:r>
      <w:r w:rsidRPr="00B67F80">
        <w:rPr>
          <w:rFonts w:ascii="Calibri" w:hAnsi="Calibri" w:cs="Calibri"/>
          <w:noProof/>
        </w:rPr>
        <w:tab/>
        <w:t xml:space="preserve">J. J. Kurinczuk, M. White-Koning, and N. Badawi, “Epidemiology of neonatal encephalopathy and hypoxic–ischaemic encephalopathy,” </w:t>
      </w:r>
      <w:r w:rsidRPr="00B67F80">
        <w:rPr>
          <w:rFonts w:ascii="Calibri" w:hAnsi="Calibri" w:cs="Calibri"/>
          <w:i/>
          <w:iCs/>
          <w:noProof/>
        </w:rPr>
        <w:t>Early Hum. Dev.</w:t>
      </w:r>
      <w:r w:rsidRPr="00B67F80">
        <w:rPr>
          <w:rFonts w:ascii="Calibri" w:hAnsi="Calibri" w:cs="Calibri"/>
          <w:noProof/>
        </w:rPr>
        <w:t>, vol. 86, no. 6, pp. 329–338, Jun. 2010, doi: 10.1016/J.EARLHUMDEV.2010.05.010.</w:t>
      </w:r>
    </w:p>
    <w:p w14:paraId="20078F28"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5]</w:t>
      </w:r>
      <w:r w:rsidRPr="00B67F80">
        <w:rPr>
          <w:rFonts w:ascii="Calibri" w:hAnsi="Calibri" w:cs="Calibri"/>
          <w:noProof/>
        </w:rPr>
        <w:tab/>
        <w:t xml:space="preserve">D. V. Azzopardi </w:t>
      </w:r>
      <w:r w:rsidRPr="00B67F80">
        <w:rPr>
          <w:rFonts w:ascii="Calibri" w:hAnsi="Calibri" w:cs="Calibri"/>
          <w:i/>
          <w:iCs/>
          <w:noProof/>
        </w:rPr>
        <w:t>et al.</w:t>
      </w:r>
      <w:r w:rsidRPr="00B67F80">
        <w:rPr>
          <w:rFonts w:ascii="Calibri" w:hAnsi="Calibri" w:cs="Calibri"/>
          <w:noProof/>
        </w:rPr>
        <w:t xml:space="preserve">, “Moderate Hypothermia to Treat Perinatal Asphyxial Encephalopathy,” </w:t>
      </w:r>
      <w:r w:rsidRPr="00B67F80">
        <w:rPr>
          <w:rFonts w:ascii="Calibri" w:hAnsi="Calibri" w:cs="Calibri"/>
          <w:i/>
          <w:iCs/>
          <w:noProof/>
        </w:rPr>
        <w:t>N. Engl. J. Med.</w:t>
      </w:r>
      <w:r w:rsidRPr="00B67F80">
        <w:rPr>
          <w:rFonts w:ascii="Calibri" w:hAnsi="Calibri" w:cs="Calibri"/>
          <w:noProof/>
        </w:rPr>
        <w:t>, vol. 361, no. 14, pp. 1349–1358, Oct. 2009, doi: 10.1056/nejmoa0900854.</w:t>
      </w:r>
    </w:p>
    <w:p w14:paraId="5D0BA7B4"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6]</w:t>
      </w:r>
      <w:r w:rsidRPr="00B67F80">
        <w:rPr>
          <w:rFonts w:ascii="Calibri" w:hAnsi="Calibri" w:cs="Calibri"/>
          <w:noProof/>
        </w:rPr>
        <w:tab/>
        <w:t xml:space="preserve">D. E. Odd, D. Gunnell, G. Lewis, and F. Rasmussen, “Long-term impact of poor birth </w:t>
      </w:r>
      <w:r w:rsidRPr="00B67F80">
        <w:rPr>
          <w:rFonts w:ascii="Calibri" w:hAnsi="Calibri" w:cs="Calibri"/>
          <w:noProof/>
        </w:rPr>
        <w:lastRenderedPageBreak/>
        <w:t xml:space="preserve">condition on social and economic outcomes in early adulthood,” </w:t>
      </w:r>
      <w:r w:rsidRPr="00B67F80">
        <w:rPr>
          <w:rFonts w:ascii="Calibri" w:hAnsi="Calibri" w:cs="Calibri"/>
          <w:i/>
          <w:iCs/>
          <w:noProof/>
        </w:rPr>
        <w:t>Pediatrics</w:t>
      </w:r>
      <w:r w:rsidRPr="00B67F80">
        <w:rPr>
          <w:rFonts w:ascii="Calibri" w:hAnsi="Calibri" w:cs="Calibri"/>
          <w:noProof/>
        </w:rPr>
        <w:t>, vol. 127, no. 6, Jun. 2011, doi: 10.1542/peds.2010-3604.</w:t>
      </w:r>
    </w:p>
    <w:p w14:paraId="232D8ABF"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7]</w:t>
      </w:r>
      <w:r w:rsidRPr="00B67F80">
        <w:rPr>
          <w:rFonts w:ascii="Calibri" w:hAnsi="Calibri" w:cs="Calibri"/>
          <w:noProof/>
        </w:rPr>
        <w:tab/>
        <w:t xml:space="preserve">G. Molina </w:t>
      </w:r>
      <w:r w:rsidRPr="00B67F80">
        <w:rPr>
          <w:rFonts w:ascii="Calibri" w:hAnsi="Calibri" w:cs="Calibri"/>
          <w:i/>
          <w:iCs/>
          <w:noProof/>
        </w:rPr>
        <w:t>et al.</w:t>
      </w:r>
      <w:r w:rsidRPr="00B67F80">
        <w:rPr>
          <w:rFonts w:ascii="Calibri" w:hAnsi="Calibri" w:cs="Calibri"/>
          <w:noProof/>
        </w:rPr>
        <w:t xml:space="preserve">, “Relationship between cesarean delivery rate and maternal and neonatal mortality,” </w:t>
      </w:r>
      <w:r w:rsidRPr="00B67F80">
        <w:rPr>
          <w:rFonts w:ascii="Calibri" w:hAnsi="Calibri" w:cs="Calibri"/>
          <w:i/>
          <w:iCs/>
          <w:noProof/>
        </w:rPr>
        <w:t>JAMA - J. Am. Med. Assoc.</w:t>
      </w:r>
      <w:r w:rsidRPr="00B67F80">
        <w:rPr>
          <w:rFonts w:ascii="Calibri" w:hAnsi="Calibri" w:cs="Calibri"/>
          <w:noProof/>
        </w:rPr>
        <w:t>, vol. 314, no. 21, pp. 2263–2270, Dec. 2015, doi: 10.1001/jama.2015.15553.</w:t>
      </w:r>
    </w:p>
    <w:p w14:paraId="25307983"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8]</w:t>
      </w:r>
      <w:r w:rsidRPr="00B67F80">
        <w:rPr>
          <w:rFonts w:ascii="Calibri" w:hAnsi="Calibri" w:cs="Calibri"/>
          <w:noProof/>
        </w:rPr>
        <w:tab/>
        <w:t xml:space="preserve">N. Badawi </w:t>
      </w:r>
      <w:r w:rsidRPr="00B67F80">
        <w:rPr>
          <w:rFonts w:ascii="Calibri" w:hAnsi="Calibri" w:cs="Calibri"/>
          <w:i/>
          <w:iCs/>
          <w:noProof/>
        </w:rPr>
        <w:t>et al.</w:t>
      </w:r>
      <w:r w:rsidRPr="00B67F80">
        <w:rPr>
          <w:rFonts w:ascii="Calibri" w:hAnsi="Calibri" w:cs="Calibri"/>
          <w:noProof/>
        </w:rPr>
        <w:t xml:space="preserve">, “Intrapartum risk factors for newborn encephalopathy: the Western Australian case-control study,” </w:t>
      </w:r>
      <w:r w:rsidRPr="00B67F80">
        <w:rPr>
          <w:rFonts w:ascii="Calibri" w:hAnsi="Calibri" w:cs="Calibri"/>
          <w:i/>
          <w:iCs/>
          <w:noProof/>
        </w:rPr>
        <w:t>Bmj</w:t>
      </w:r>
      <w:r w:rsidRPr="00B67F80">
        <w:rPr>
          <w:rFonts w:ascii="Calibri" w:hAnsi="Calibri" w:cs="Calibri"/>
          <w:noProof/>
        </w:rPr>
        <w:t>, vol. 317, no. 7172, pp. 1554–1558, 1998.</w:t>
      </w:r>
    </w:p>
    <w:p w14:paraId="4FB24BF0"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19]</w:t>
      </w:r>
      <w:r w:rsidRPr="00B67F80">
        <w:rPr>
          <w:rFonts w:ascii="Calibri" w:hAnsi="Calibri" w:cs="Calibri"/>
          <w:noProof/>
        </w:rPr>
        <w:tab/>
        <w:t xml:space="preserve">N. Badawi </w:t>
      </w:r>
      <w:r w:rsidRPr="00B67F80">
        <w:rPr>
          <w:rFonts w:ascii="Calibri" w:hAnsi="Calibri" w:cs="Calibri"/>
          <w:i/>
          <w:iCs/>
          <w:noProof/>
        </w:rPr>
        <w:t>et al.</w:t>
      </w:r>
      <w:r w:rsidRPr="00B67F80">
        <w:rPr>
          <w:rFonts w:ascii="Calibri" w:hAnsi="Calibri" w:cs="Calibri"/>
          <w:noProof/>
        </w:rPr>
        <w:t xml:space="preserve">, “Antepartum risk factors for newborn encephalopathy: the Western Australian case-control study,” </w:t>
      </w:r>
      <w:r w:rsidRPr="00B67F80">
        <w:rPr>
          <w:rFonts w:ascii="Calibri" w:hAnsi="Calibri" w:cs="Calibri"/>
          <w:i/>
          <w:iCs/>
          <w:noProof/>
        </w:rPr>
        <w:t>Bmj</w:t>
      </w:r>
      <w:r w:rsidRPr="00B67F80">
        <w:rPr>
          <w:rFonts w:ascii="Calibri" w:hAnsi="Calibri" w:cs="Calibri"/>
          <w:noProof/>
        </w:rPr>
        <w:t>, vol. 317, no. 7172, pp. 1549–1553, 1998.</w:t>
      </w:r>
    </w:p>
    <w:p w14:paraId="06181C9E"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0]</w:t>
      </w:r>
      <w:r w:rsidRPr="00B67F80">
        <w:rPr>
          <w:rFonts w:ascii="Calibri" w:hAnsi="Calibri" w:cs="Calibri"/>
          <w:noProof/>
        </w:rPr>
        <w:tab/>
        <w:t xml:space="preserve">D. E. Odd, G. Lewis, A. Whitelaw, and D. Gunnell, “Resuscitation at birth and cognition at 8 years of age: a cohort study,” </w:t>
      </w:r>
      <w:r w:rsidRPr="00B67F80">
        <w:rPr>
          <w:rFonts w:ascii="Calibri" w:hAnsi="Calibri" w:cs="Calibri"/>
          <w:i/>
          <w:iCs/>
          <w:noProof/>
        </w:rPr>
        <w:t>Lancet</w:t>
      </w:r>
      <w:r w:rsidRPr="00B67F80">
        <w:rPr>
          <w:rFonts w:ascii="Calibri" w:hAnsi="Calibri" w:cs="Calibri"/>
          <w:noProof/>
        </w:rPr>
        <w:t>, vol. 373, no. 9675, pp. 1615–1622, 2009, doi: 10.1016/S0140-6736(09)60244-0.</w:t>
      </w:r>
    </w:p>
    <w:p w14:paraId="660E987C"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1]</w:t>
      </w:r>
      <w:r w:rsidRPr="00B67F80">
        <w:rPr>
          <w:rFonts w:ascii="Calibri" w:hAnsi="Calibri" w:cs="Calibri"/>
          <w:noProof/>
        </w:rPr>
        <w:tab/>
        <w:t>“scikit-learn: machine learning in Python — scikit-learn 0.21.3 documentation.” https://scikit-learn.org/stable/index.html (accessed Sep. 10, 2019).</w:t>
      </w:r>
    </w:p>
    <w:p w14:paraId="58FCCB00"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2]</w:t>
      </w:r>
      <w:r w:rsidRPr="00B67F80">
        <w:rPr>
          <w:rFonts w:ascii="Calibri" w:hAnsi="Calibri" w:cs="Calibri"/>
          <w:noProof/>
        </w:rPr>
        <w:tab/>
        <w:t xml:space="preserve">H. Zou and T. Hastie, “Regularization and variable selection via the elastic net,” </w:t>
      </w:r>
      <w:r w:rsidRPr="00B67F80">
        <w:rPr>
          <w:rFonts w:ascii="Calibri" w:hAnsi="Calibri" w:cs="Calibri"/>
          <w:i/>
          <w:iCs/>
          <w:noProof/>
        </w:rPr>
        <w:t>J. R. Stat. Soc. Ser. B (Statistical Methodol.</w:t>
      </w:r>
      <w:r w:rsidRPr="00B67F80">
        <w:rPr>
          <w:rFonts w:ascii="Calibri" w:hAnsi="Calibri" w:cs="Calibri"/>
          <w:noProof/>
        </w:rPr>
        <w:t>, vol. 67, no. 2, pp. 301–320, Apr. 2005, doi: 10.1111/J.1467-9868.2005.00503.X.</w:t>
      </w:r>
    </w:p>
    <w:p w14:paraId="7504A5CC"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3]</w:t>
      </w:r>
      <w:r w:rsidRPr="00B67F80">
        <w:rPr>
          <w:rFonts w:ascii="Calibri" w:hAnsi="Calibri" w:cs="Calibri"/>
          <w:noProof/>
        </w:rPr>
        <w:tab/>
        <w:t>A. M. Alaa and M. Van Der Schaar, “AutoPrognosis: Automated Clinical Prognostic Modeling via Bayesian Optimization with Structured Kernel Learning,” 2018.</w:t>
      </w:r>
    </w:p>
    <w:p w14:paraId="4E598B67"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4]</w:t>
      </w:r>
      <w:r w:rsidRPr="00B67F80">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B67F80">
        <w:rPr>
          <w:rFonts w:ascii="Calibri" w:hAnsi="Calibri" w:cs="Calibri"/>
          <w:i/>
          <w:iCs/>
          <w:noProof/>
        </w:rPr>
        <w:t>PLoS One</w:t>
      </w:r>
      <w:r w:rsidRPr="00B67F80">
        <w:rPr>
          <w:rFonts w:ascii="Calibri" w:hAnsi="Calibri" w:cs="Calibri"/>
          <w:noProof/>
        </w:rPr>
        <w:t>, vol. 14, no. 5, p. e0213653, May 2019, doi: 10.1371/journal.pone.0213653.</w:t>
      </w:r>
    </w:p>
    <w:p w14:paraId="5C45D7D7"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5]</w:t>
      </w:r>
      <w:r w:rsidRPr="00B67F80">
        <w:rPr>
          <w:rFonts w:ascii="Calibri" w:hAnsi="Calibri" w:cs="Calibri"/>
          <w:noProof/>
        </w:rPr>
        <w:tab/>
        <w:t xml:space="preserve">A. M. Alaa and M. van der Schaar, “Prognostication and Risk Factors for Cystic Fibrosis via Automated Machine Learning,” </w:t>
      </w:r>
      <w:r w:rsidRPr="00B67F80">
        <w:rPr>
          <w:rFonts w:ascii="Calibri" w:hAnsi="Calibri" w:cs="Calibri"/>
          <w:i/>
          <w:iCs/>
          <w:noProof/>
        </w:rPr>
        <w:t>Sci. Rep.</w:t>
      </w:r>
      <w:r w:rsidRPr="00B67F80">
        <w:rPr>
          <w:rFonts w:ascii="Calibri" w:hAnsi="Calibri" w:cs="Calibri"/>
          <w:noProof/>
        </w:rPr>
        <w:t>, vol. 8, no. 1, p. 11242, Dec. 2018, doi: 10.1038/s41598-018-29523-2.</w:t>
      </w:r>
    </w:p>
    <w:p w14:paraId="7E7642BF" w14:textId="77777777" w:rsidR="00B67F80" w:rsidRPr="00B67F80" w:rsidRDefault="00B67F80" w:rsidP="00B67F80">
      <w:pPr>
        <w:widowControl w:val="0"/>
        <w:autoSpaceDE w:val="0"/>
        <w:autoSpaceDN w:val="0"/>
        <w:adjustRightInd w:val="0"/>
        <w:ind w:left="640" w:hanging="640"/>
        <w:rPr>
          <w:rFonts w:ascii="Calibri" w:hAnsi="Calibri" w:cs="Calibri"/>
          <w:noProof/>
        </w:rPr>
      </w:pPr>
      <w:r w:rsidRPr="00B67F80">
        <w:rPr>
          <w:rFonts w:ascii="Calibri" w:hAnsi="Calibri" w:cs="Calibri"/>
          <w:noProof/>
        </w:rPr>
        <w:t>[26]</w:t>
      </w:r>
      <w:r w:rsidRPr="00B67F80">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B67F80">
        <w:rPr>
          <w:rFonts w:ascii="Calibri" w:hAnsi="Calibri" w:cs="Calibri"/>
          <w:i/>
          <w:iCs/>
          <w:noProof/>
        </w:rPr>
        <w:t>Journal of Clinical Epidemiology</w:t>
      </w:r>
      <w:r w:rsidRPr="00B67F80">
        <w:rPr>
          <w:rFonts w:ascii="Calibri" w:hAnsi="Calibri" w:cs="Calibri"/>
          <w:noProof/>
        </w:rPr>
        <w:t>, vol. 110. Elsevier USA, pp. 12–22, Jun. 01, 2019, doi: 10.1016/j.jclinepi.2019.02.004.</w:t>
      </w:r>
    </w:p>
    <w:p w14:paraId="43C9423F" w14:textId="19EB8BF4" w:rsidR="002D6DBB" w:rsidRPr="00C81F80" w:rsidRDefault="002D6DBB" w:rsidP="00B67F80">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27D1CD7A"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6E0D25">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18], [19]","plainTextFormattedCitation":"[18], [19]","previouslyFormattedCitation":"[18], [19]"},"properties":{"noteIndex":0},"schema":"https://github.com/citation-style-language/schema/raw/master/csl-citation.json"}</w:instrText>
      </w:r>
      <w:r w:rsidR="00B3226D">
        <w:rPr>
          <w:rFonts w:cstheme="minorHAnsi"/>
          <w:bCs/>
          <w:i/>
          <w:iCs/>
        </w:rPr>
        <w:fldChar w:fldCharType="separate"/>
      </w:r>
      <w:r w:rsidR="006E0D25" w:rsidRPr="006E0D25">
        <w:rPr>
          <w:rFonts w:cstheme="minorHAnsi"/>
          <w:bCs/>
          <w:iCs/>
          <w:noProof/>
        </w:rPr>
        <w:t>[18], [19]</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commentRangeStart w:id="16"/>
      <w:r>
        <w:rPr>
          <w:rFonts w:cstheme="minorHAnsi"/>
          <w:bCs/>
        </w:rPr>
        <w:lastRenderedPageBreak/>
        <w:t>Supplementary Table 2. Feature selection methods</w:t>
      </w:r>
      <w:commentRangeEnd w:id="16"/>
      <w:r w:rsidR="00207748">
        <w:rPr>
          <w:rStyle w:val="CommentReference"/>
        </w:rPr>
        <w:commentReference w:id="16"/>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15FF287B" w:rsidR="00546CCB" w:rsidRDefault="00DC3558" w:rsidP="00172234">
            <w:pPr>
              <w:rPr>
                <w:rFonts w:cstheme="minorHAnsi"/>
                <w:bCs/>
              </w:rPr>
            </w:pPr>
            <w:r>
              <w:rPr>
                <w:rFonts w:cstheme="minorHAnsi"/>
                <w:bCs/>
              </w:rPr>
              <w:t xml:space="preserve">Uses an L1 penalty term </w:t>
            </w:r>
            <w:r w:rsidR="00001991">
              <w:rPr>
                <w:rFonts w:cstheme="minorHAnsi"/>
                <w:bCs/>
              </w:rPr>
              <w:t xml:space="preserve">to </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2D335C6D" w:rsidR="00205365" w:rsidRDefault="009C3305" w:rsidP="00172234">
            <w:pPr>
              <w:rPr>
                <w:rFonts w:cstheme="minorHAnsi"/>
                <w:bCs/>
              </w:rPr>
            </w:pPr>
            <w:r>
              <w:rPr>
                <w:rFonts w:cstheme="minorHAnsi"/>
                <w:bCs/>
              </w:rPr>
              <w:t xml:space="preserve">Uses L1 (described above) and L2 penalty terms. </w:t>
            </w:r>
            <w:r w:rsidR="00B66022">
              <w:rPr>
                <w:rFonts w:cstheme="minorHAnsi"/>
                <w:bCs/>
              </w:rPr>
              <w:t xml:space="preserve">The </w:t>
            </w:r>
            <w:r>
              <w:rPr>
                <w:rFonts w:cstheme="minorHAnsi"/>
                <w:bCs/>
              </w:rPr>
              <w:t xml:space="preserve">L2 </w:t>
            </w:r>
            <w:r w:rsidR="00001991">
              <w:rPr>
                <w:rFonts w:cstheme="minorHAnsi"/>
                <w:bCs/>
              </w:rPr>
              <w:t xml:space="preserve">penalty </w:t>
            </w:r>
            <w:r w:rsidR="00B66022">
              <w:rPr>
                <w:rFonts w:cstheme="minorHAnsi"/>
                <w:bCs/>
              </w:rPr>
              <w:t>term</w:t>
            </w:r>
            <w:r w:rsidR="00001991">
              <w:rPr>
                <w:rFonts w:cstheme="minorHAnsi"/>
                <w:bCs/>
              </w:rPr>
              <w:t xml:space="preserve"> </w:t>
            </w:r>
            <w:r w:rsidR="001151CC">
              <w:rPr>
                <w:rFonts w:cstheme="minorHAnsi"/>
                <w:bCs/>
              </w:rPr>
              <w:t>downweighs</w:t>
            </w:r>
            <w:r w:rsidR="00001991">
              <w:rPr>
                <w:rFonts w:cstheme="minorHAnsi"/>
                <w:bCs/>
              </w:rPr>
              <w:t xml:space="preserve"> coefficients</w:t>
            </w:r>
            <w:r w:rsidR="005972CB">
              <w:rPr>
                <w:rFonts w:cstheme="minorHAnsi"/>
                <w:bCs/>
              </w:rPr>
              <w:t xml:space="preserve"> to reduce variance.</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1800D471" w:rsidR="00ED6381" w:rsidRDefault="00A768B3" w:rsidP="00172234">
            <w:pPr>
              <w:rPr>
                <w:rFonts w:cstheme="minorHAnsi"/>
                <w:bCs/>
              </w:rPr>
            </w:pPr>
            <w:r>
              <w:rPr>
                <w:rFonts w:cstheme="minorHAnsi"/>
                <w:bCs/>
              </w:rPr>
              <w:t>An ensemble of decision trees that randomly splits on attribute and value</w:t>
            </w:r>
            <w:r w:rsidR="0038735C">
              <w:rPr>
                <w:rFonts w:cstheme="minorHAnsi"/>
                <w:bCs/>
              </w:rPr>
              <w:t xml:space="preserve"> </w:t>
            </w:r>
            <w:r w:rsidR="007754BB">
              <w:rPr>
                <w:rFonts w:cstheme="minorHAnsi"/>
                <w:bCs/>
              </w:rPr>
              <w:fldChar w:fldCharType="begin" w:fldLock="1"/>
            </w:r>
            <w:r w:rsidR="00B67F80">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9]","plainTextFormattedCitation":"[9]","previouslyFormattedCitation":"[9]"},"properties":{"noteIndex":0},"schema":"https://github.com/citation-style-language/schema/raw/master/csl-citation.json"}</w:instrText>
            </w:r>
            <w:r w:rsidR="007754BB">
              <w:rPr>
                <w:rFonts w:cstheme="minorHAnsi"/>
                <w:bCs/>
              </w:rPr>
              <w:fldChar w:fldCharType="separate"/>
            </w:r>
            <w:r w:rsidR="007754BB" w:rsidRPr="007754BB">
              <w:rPr>
                <w:rFonts w:cstheme="minorHAnsi"/>
                <w:bCs/>
                <w:noProof/>
              </w:rPr>
              <w:t>[9]</w:t>
            </w:r>
            <w:r w:rsidR="007754BB">
              <w:rPr>
                <w:rFonts w:cstheme="minorHAnsi"/>
                <w:bCs/>
              </w:rPr>
              <w:fldChar w:fldCharType="end"/>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7777777" w:rsidR="00546CCB" w:rsidRDefault="00546CCB" w:rsidP="00172234">
            <w:pPr>
              <w:rPr>
                <w:rFonts w:cstheme="minorHAnsi"/>
                <w:bCs/>
              </w:rPr>
            </w:pP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D7408F2" w:rsidR="00546CCB" w:rsidRDefault="00F13FB9" w:rsidP="00172234">
            <w:pPr>
              <w:rPr>
                <w:rFonts w:cstheme="minorHAnsi"/>
                <w:bCs/>
              </w:rPr>
            </w:pPr>
            <w:r>
              <w:rPr>
                <w:rFonts w:cstheme="minorHAnsi"/>
                <w:bCs/>
              </w:rPr>
              <w:t>Backward stepwise logistic regression</w:t>
            </w:r>
            <w:r w:rsidR="0077002D">
              <w:rPr>
                <w:rFonts w:cstheme="minorHAnsi"/>
                <w:bCs/>
              </w:rPr>
              <w:t xml:space="preserve"> which uses </w:t>
            </w:r>
            <w:r w:rsidR="00CB1182">
              <w:rPr>
                <w:rFonts w:cstheme="minorHAnsi"/>
                <w:bCs/>
              </w:rPr>
              <w:t>the area under the ROC curve</w:t>
            </w:r>
            <w:r w:rsidR="0077002D">
              <w:rPr>
                <w:rFonts w:cstheme="minorHAnsi"/>
                <w:bCs/>
              </w:rPr>
              <w:t xml:space="preserve"> as the performance statistic and cross-validation in the training dataset</w:t>
            </w:r>
            <w:r w:rsidR="0014183A">
              <w:rPr>
                <w:rFonts w:cstheme="minorHAnsi"/>
                <w:bCs/>
              </w:rPr>
              <w:t xml:space="preserve"> </w:t>
            </w:r>
            <w:r w:rsidR="00B67F80">
              <w:rPr>
                <w:rFonts w:cstheme="minorHAnsi"/>
                <w:bCs/>
              </w:rPr>
              <w:fldChar w:fldCharType="begin" w:fldLock="1"/>
            </w:r>
            <w:r w:rsidR="00B67F80">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0]","plainTextFormattedCitation":"[10]"},"properties":{"noteIndex":0},"schema":"https://github.com/citation-style-language/schema/raw/master/csl-citation.json"}</w:instrText>
            </w:r>
            <w:r w:rsidR="00B67F80">
              <w:rPr>
                <w:rFonts w:cstheme="minorHAnsi"/>
                <w:bCs/>
              </w:rPr>
              <w:fldChar w:fldCharType="separate"/>
            </w:r>
            <w:r w:rsidR="00B67F80" w:rsidRPr="00B67F80">
              <w:rPr>
                <w:rFonts w:cstheme="minorHAnsi"/>
                <w:bCs/>
                <w:noProof/>
              </w:rPr>
              <w:t>[10]</w:t>
            </w:r>
            <w:r w:rsidR="00B67F80">
              <w:rPr>
                <w:rFonts w:cstheme="minorHAnsi"/>
                <w:bCs/>
              </w:rPr>
              <w:fldChar w:fldCharType="end"/>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7"/>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7"/>
      <w:r w:rsidR="00DB77C4" w:rsidRPr="00C81F80">
        <w:rPr>
          <w:rStyle w:val="CommentReference"/>
        </w:rPr>
        <w:commentReference w:id="17"/>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3"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4"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5"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6"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7"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8"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9"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0" w:author="Matt Lyon" w:date="2022-01-26T16:03:00Z" w:initials="ML">
    <w:p w14:paraId="760094ED" w14:textId="77777777" w:rsidR="0062208B" w:rsidRDefault="0062208B" w:rsidP="0062208B">
      <w:pPr>
        <w:pStyle w:val="CommentText"/>
      </w:pPr>
      <w:r>
        <w:rPr>
          <w:rStyle w:val="CommentReference"/>
        </w:rPr>
        <w:annotationRef/>
      </w:r>
      <w:r>
        <w:t>To me the two key limitations / issues are</w:t>
      </w:r>
    </w:p>
    <w:p w14:paraId="0F5E3BDD" w14:textId="77777777" w:rsidR="0062208B" w:rsidRDefault="0062208B" w:rsidP="0062208B">
      <w:pPr>
        <w:pStyle w:val="CommentText"/>
        <w:numPr>
          <w:ilvl w:val="0"/>
          <w:numId w:val="12"/>
        </w:numPr>
      </w:pPr>
      <w:r>
        <w:t>External validation</w:t>
      </w:r>
    </w:p>
    <w:p w14:paraId="10DEBFC6" w14:textId="2D2B5930" w:rsidR="0062208B" w:rsidRDefault="0062208B" w:rsidP="0062208B">
      <w:pPr>
        <w:pStyle w:val="CommentText"/>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w:t>
      </w:r>
    </w:p>
  </w:comment>
  <w:comment w:id="11" w:author="Matt Lyon" w:date="2022-01-27T14:28:00Z" w:initials="ML">
    <w:p w14:paraId="0904214C" w14:textId="2CC946C4" w:rsidR="00AC0442" w:rsidRDefault="00AC0442">
      <w:pPr>
        <w:pStyle w:val="CommentText"/>
      </w:pPr>
      <w:r>
        <w:rPr>
          <w:rStyle w:val="CommentReference"/>
        </w:rPr>
        <w:annotationRef/>
      </w:r>
      <w:r w:rsidRPr="00AC0442">
        <w:t>https://ieeexplore.ieee.org/stamp/stamp.jsp?tp=&amp;arnumber=8904667</w:t>
      </w:r>
    </w:p>
  </w:comment>
  <w:comment w:id="12" w:author="Matt Lyon" w:date="2022-01-27T14:28:00Z" w:initials="ML">
    <w:p w14:paraId="40AC8F84" w14:textId="3215F1D1" w:rsidR="00AC0442" w:rsidRDefault="00AC0442">
      <w:pPr>
        <w:pStyle w:val="CommentText"/>
      </w:pPr>
      <w:r>
        <w:rPr>
          <w:rStyle w:val="CommentReference"/>
        </w:rPr>
        <w:annotationRef/>
      </w:r>
      <w:r w:rsidRPr="00AC0442">
        <w:t>https://www.ncbi.nlm.nih.gov/pmc/articles/PMC5961831/</w:t>
      </w:r>
    </w:p>
  </w:comment>
  <w:comment w:id="13" w:author="Matt Lyon" w:date="2022-01-28T13:06:00Z" w:initials="ML">
    <w:p w14:paraId="13ACB35B" w14:textId="3BB20F18" w:rsidR="00BD7B1E" w:rsidRDefault="00BD7B1E">
      <w:pPr>
        <w:pStyle w:val="CommentText"/>
      </w:pPr>
      <w:r>
        <w:rPr>
          <w:rStyle w:val="CommentReference"/>
        </w:rPr>
        <w:annotationRef/>
      </w:r>
      <w:r>
        <w:t>Discuss feasibility/cost of chosen features</w:t>
      </w:r>
      <w:r w:rsidR="000951A4">
        <w:t>?</w:t>
      </w:r>
    </w:p>
  </w:comment>
  <w:comment w:id="14" w:author="Matt Lyon" w:date="2022-01-26T16:02:00Z" w:initials="ML">
    <w:p w14:paraId="13F64FC4" w14:textId="2FEBFDB3" w:rsidR="00443FAF" w:rsidRDefault="00443FAF">
      <w:pPr>
        <w:pStyle w:val="CommentText"/>
      </w:pPr>
      <w:r>
        <w:rPr>
          <w:rStyle w:val="CommentReference"/>
        </w:rPr>
        <w:annotationRef/>
      </w:r>
      <w:r>
        <w:t xml:space="preserve">Isn’t the key thing for this paper to agree whether the aim is still about an exploratory study exploring the potential of real-time updated prediction using healthcare records. </w:t>
      </w:r>
      <w:r>
        <w:br/>
        <w:t>Then I would say the conclusion is that these findings show some promise</w:t>
      </w:r>
    </w:p>
  </w:comment>
  <w:comment w:id="1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6" w:author="Matt Lyon" w:date="2022-01-26T14:22:00Z" w:initials="ML">
    <w:p w14:paraId="5BF3C2BD" w14:textId="5469149A" w:rsidR="00207748" w:rsidRDefault="00207748">
      <w:pPr>
        <w:pStyle w:val="CommentText"/>
      </w:pPr>
      <w:r>
        <w:rPr>
          <w:rStyle w:val="CommentReference"/>
        </w:rPr>
        <w:annotationRef/>
      </w:r>
      <w:r>
        <w:t>TO DO</w:t>
      </w:r>
    </w:p>
  </w:comment>
  <w:comment w:id="17"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50626AD5" w15:done="0"/>
  <w15:commentEx w15:paraId="704C9412" w15:paraIdParent="50626AD5" w15:done="0"/>
  <w15:commentEx w15:paraId="189C5614" w15:done="0"/>
  <w15:commentEx w15:paraId="454D9109" w15:done="0"/>
  <w15:commentEx w15:paraId="5B9285A7" w15:done="0"/>
  <w15:commentEx w15:paraId="0FBF7CC1" w15:done="0"/>
  <w15:commentEx w15:paraId="7F042107" w15:done="0"/>
  <w15:commentEx w15:paraId="0A570F65" w15:done="0"/>
  <w15:commentEx w15:paraId="10DEBFC6" w15:done="0"/>
  <w15:commentEx w15:paraId="0904214C" w15:done="0"/>
  <w15:commentEx w15:paraId="40AC8F84" w15:done="0"/>
  <w15:commentEx w15:paraId="13ACB35B" w15:done="0"/>
  <w15:commentEx w15:paraId="13F64FC4" w15:done="0"/>
  <w15:commentEx w15:paraId="058ACD15" w15:done="0"/>
  <w15:commentEx w15:paraId="5BF3C2BD"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41FFB87" w16cex:dateUtc="2021-04-13T10:14:00Z"/>
  <w16cex:commentExtensible w16cex:durableId="25955BBE" w16cex:dateUtc="2022-01-21T16:20:00Z"/>
  <w16cex:commentExtensible w16cex:durableId="241888C9" w16cex:dateUtc="2021-04-07T18:38:00Z"/>
  <w16cex:commentExtensible w16cex:durableId="24206922" w16cex:dateUtc="2021-04-13T18:01: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D2A76" w16cex:dateUtc="2022-01-27T14:28:00Z"/>
  <w16cex:commentExtensible w16cex:durableId="259D2A80" w16cex:dateUtc="2022-01-27T14:28:00Z"/>
  <w16cex:commentExtensible w16cex:durableId="259E68EF" w16cex:dateUtc="2022-01-28T13:06:00Z"/>
  <w16cex:commentExtensible w16cex:durableId="259BEF00" w16cex:dateUtc="2022-01-26T16:02:00Z"/>
  <w16cex:commentExtensible w16cex:durableId="237B1B4D" w16cex:dateUtc="2020-12-09T09:45:00Z"/>
  <w16cex:commentExtensible w16cex:durableId="259BD7C1" w16cex:dateUtc="2022-01-26T14:22: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50626AD5" w16cid:durableId="241FFB87"/>
  <w16cid:commentId w16cid:paraId="704C9412" w16cid:durableId="25955BBE"/>
  <w16cid:commentId w16cid:paraId="189C5614" w16cid:durableId="241888C9"/>
  <w16cid:commentId w16cid:paraId="454D9109" w16cid:durableId="24206922"/>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0904214C" w16cid:durableId="259D2A76"/>
  <w16cid:commentId w16cid:paraId="40AC8F84" w16cid:durableId="259D2A80"/>
  <w16cid:commentId w16cid:paraId="13ACB35B" w16cid:durableId="259E68EF"/>
  <w16cid:commentId w16cid:paraId="13F64FC4" w16cid:durableId="259BEF00"/>
  <w16cid:commentId w16cid:paraId="058ACD15" w16cid:durableId="237B1B4D"/>
  <w16cid:commentId w16cid:paraId="5BF3C2BD" w16cid:durableId="259BD7C1"/>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50AE8" w14:textId="77777777" w:rsidR="008101CD" w:rsidRDefault="008101CD" w:rsidP="006B32F3">
      <w:r>
        <w:separator/>
      </w:r>
    </w:p>
  </w:endnote>
  <w:endnote w:type="continuationSeparator" w:id="0">
    <w:p w14:paraId="3B9EECE7" w14:textId="77777777" w:rsidR="008101CD" w:rsidRDefault="008101CD"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62A6E" w14:textId="77777777" w:rsidR="008101CD" w:rsidRDefault="008101CD" w:rsidP="006B32F3">
      <w:r>
        <w:separator/>
      </w:r>
    </w:p>
  </w:footnote>
  <w:footnote w:type="continuationSeparator" w:id="0">
    <w:p w14:paraId="54642F79" w14:textId="77777777" w:rsidR="008101CD" w:rsidRDefault="008101CD"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2"/>
  </w:num>
  <w:num w:numId="4">
    <w:abstractNumId w:val="5"/>
  </w:num>
  <w:num w:numId="5">
    <w:abstractNumId w:val="21"/>
  </w:num>
  <w:num w:numId="6">
    <w:abstractNumId w:val="4"/>
  </w:num>
  <w:num w:numId="7">
    <w:abstractNumId w:val="0"/>
  </w:num>
  <w:num w:numId="8">
    <w:abstractNumId w:val="6"/>
  </w:num>
  <w:num w:numId="9">
    <w:abstractNumId w:val="19"/>
  </w:num>
  <w:num w:numId="10">
    <w:abstractNumId w:val="14"/>
  </w:num>
  <w:num w:numId="11">
    <w:abstractNumId w:val="11"/>
  </w:num>
  <w:num w:numId="12">
    <w:abstractNumId w:val="15"/>
  </w:num>
  <w:num w:numId="13">
    <w:abstractNumId w:val="8"/>
  </w:num>
  <w:num w:numId="14">
    <w:abstractNumId w:val="1"/>
  </w:num>
  <w:num w:numId="15">
    <w:abstractNumId w:val="7"/>
  </w:num>
  <w:num w:numId="16">
    <w:abstractNumId w:val="18"/>
  </w:num>
  <w:num w:numId="17">
    <w:abstractNumId w:val="16"/>
  </w:num>
  <w:num w:numId="18">
    <w:abstractNumId w:val="9"/>
  </w:num>
  <w:num w:numId="19">
    <w:abstractNumId w:val="12"/>
  </w:num>
  <w:num w:numId="20">
    <w:abstractNumId w:val="17"/>
  </w:num>
  <w:num w:numId="21">
    <w:abstractNumId w:val="13"/>
  </w:num>
  <w:num w:numId="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92"/>
    <w:rsid w:val="0000355C"/>
    <w:rsid w:val="00004F6C"/>
    <w:rsid w:val="00005AF9"/>
    <w:rsid w:val="0000632E"/>
    <w:rsid w:val="00006A82"/>
    <w:rsid w:val="00007A29"/>
    <w:rsid w:val="00007FDC"/>
    <w:rsid w:val="00007FE6"/>
    <w:rsid w:val="0001057C"/>
    <w:rsid w:val="00010B8B"/>
    <w:rsid w:val="00011CEB"/>
    <w:rsid w:val="00012616"/>
    <w:rsid w:val="00012E9B"/>
    <w:rsid w:val="00013C1F"/>
    <w:rsid w:val="00013F75"/>
    <w:rsid w:val="000142A3"/>
    <w:rsid w:val="000160E7"/>
    <w:rsid w:val="0001663A"/>
    <w:rsid w:val="000166C8"/>
    <w:rsid w:val="0001769A"/>
    <w:rsid w:val="00017729"/>
    <w:rsid w:val="00020A40"/>
    <w:rsid w:val="00021386"/>
    <w:rsid w:val="00023DB6"/>
    <w:rsid w:val="0002402E"/>
    <w:rsid w:val="0002409F"/>
    <w:rsid w:val="00024A6D"/>
    <w:rsid w:val="00026B55"/>
    <w:rsid w:val="0002729B"/>
    <w:rsid w:val="00027C5B"/>
    <w:rsid w:val="00031E96"/>
    <w:rsid w:val="00032A0D"/>
    <w:rsid w:val="00033649"/>
    <w:rsid w:val="00034B72"/>
    <w:rsid w:val="000402C1"/>
    <w:rsid w:val="000405AC"/>
    <w:rsid w:val="00040C3D"/>
    <w:rsid w:val="000420E9"/>
    <w:rsid w:val="000423AD"/>
    <w:rsid w:val="000445F4"/>
    <w:rsid w:val="00044759"/>
    <w:rsid w:val="000448A7"/>
    <w:rsid w:val="00044952"/>
    <w:rsid w:val="00044DBB"/>
    <w:rsid w:val="0004551D"/>
    <w:rsid w:val="00045EA3"/>
    <w:rsid w:val="00046644"/>
    <w:rsid w:val="0004723F"/>
    <w:rsid w:val="0004753E"/>
    <w:rsid w:val="00047BAD"/>
    <w:rsid w:val="00050643"/>
    <w:rsid w:val="00050E64"/>
    <w:rsid w:val="00051161"/>
    <w:rsid w:val="000523CA"/>
    <w:rsid w:val="00053C6D"/>
    <w:rsid w:val="00055729"/>
    <w:rsid w:val="00055E83"/>
    <w:rsid w:val="00056A6F"/>
    <w:rsid w:val="00056BBD"/>
    <w:rsid w:val="00056CAF"/>
    <w:rsid w:val="00057F25"/>
    <w:rsid w:val="00060626"/>
    <w:rsid w:val="00062385"/>
    <w:rsid w:val="0006354B"/>
    <w:rsid w:val="00063FAB"/>
    <w:rsid w:val="0006583C"/>
    <w:rsid w:val="00065D3F"/>
    <w:rsid w:val="00066399"/>
    <w:rsid w:val="00066739"/>
    <w:rsid w:val="000669B8"/>
    <w:rsid w:val="0006765E"/>
    <w:rsid w:val="00070E8B"/>
    <w:rsid w:val="000711C1"/>
    <w:rsid w:val="000719C8"/>
    <w:rsid w:val="00071E2D"/>
    <w:rsid w:val="00071E6A"/>
    <w:rsid w:val="00074315"/>
    <w:rsid w:val="0007448A"/>
    <w:rsid w:val="00075867"/>
    <w:rsid w:val="000760FE"/>
    <w:rsid w:val="00076DB8"/>
    <w:rsid w:val="00077176"/>
    <w:rsid w:val="00077A86"/>
    <w:rsid w:val="000801A0"/>
    <w:rsid w:val="00080F23"/>
    <w:rsid w:val="000831D5"/>
    <w:rsid w:val="00083E2D"/>
    <w:rsid w:val="00086589"/>
    <w:rsid w:val="00086C5E"/>
    <w:rsid w:val="00087D3F"/>
    <w:rsid w:val="00087EAC"/>
    <w:rsid w:val="00090E50"/>
    <w:rsid w:val="0009136E"/>
    <w:rsid w:val="00092982"/>
    <w:rsid w:val="00092B67"/>
    <w:rsid w:val="00093E29"/>
    <w:rsid w:val="00094198"/>
    <w:rsid w:val="00094F52"/>
    <w:rsid w:val="000951A4"/>
    <w:rsid w:val="00095711"/>
    <w:rsid w:val="00096A82"/>
    <w:rsid w:val="00096C25"/>
    <w:rsid w:val="000A0222"/>
    <w:rsid w:val="000A19EC"/>
    <w:rsid w:val="000A1C6E"/>
    <w:rsid w:val="000A1E1A"/>
    <w:rsid w:val="000A20D2"/>
    <w:rsid w:val="000A2BD1"/>
    <w:rsid w:val="000A4C53"/>
    <w:rsid w:val="000A529D"/>
    <w:rsid w:val="000A56D1"/>
    <w:rsid w:val="000A5FE7"/>
    <w:rsid w:val="000A653D"/>
    <w:rsid w:val="000A6FE0"/>
    <w:rsid w:val="000A7735"/>
    <w:rsid w:val="000B0095"/>
    <w:rsid w:val="000B05DE"/>
    <w:rsid w:val="000B0825"/>
    <w:rsid w:val="000B1D17"/>
    <w:rsid w:val="000B1E55"/>
    <w:rsid w:val="000B1E8A"/>
    <w:rsid w:val="000B28BA"/>
    <w:rsid w:val="000B2E0E"/>
    <w:rsid w:val="000B3DDB"/>
    <w:rsid w:val="000B45CC"/>
    <w:rsid w:val="000B487A"/>
    <w:rsid w:val="000B4B77"/>
    <w:rsid w:val="000B5BEA"/>
    <w:rsid w:val="000B5FF8"/>
    <w:rsid w:val="000C06F4"/>
    <w:rsid w:val="000C3100"/>
    <w:rsid w:val="000C312D"/>
    <w:rsid w:val="000C4285"/>
    <w:rsid w:val="000C4608"/>
    <w:rsid w:val="000C4915"/>
    <w:rsid w:val="000C6E46"/>
    <w:rsid w:val="000C79C5"/>
    <w:rsid w:val="000C7D15"/>
    <w:rsid w:val="000C7D41"/>
    <w:rsid w:val="000D1786"/>
    <w:rsid w:val="000D1C15"/>
    <w:rsid w:val="000D1D55"/>
    <w:rsid w:val="000D1EC9"/>
    <w:rsid w:val="000D3EDF"/>
    <w:rsid w:val="000D4320"/>
    <w:rsid w:val="000D467D"/>
    <w:rsid w:val="000D5718"/>
    <w:rsid w:val="000D5F2A"/>
    <w:rsid w:val="000D6794"/>
    <w:rsid w:val="000D6809"/>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51CC"/>
    <w:rsid w:val="0012020D"/>
    <w:rsid w:val="00120530"/>
    <w:rsid w:val="00120586"/>
    <w:rsid w:val="00120BD8"/>
    <w:rsid w:val="00121CF4"/>
    <w:rsid w:val="00123033"/>
    <w:rsid w:val="00123671"/>
    <w:rsid w:val="00124C54"/>
    <w:rsid w:val="00126297"/>
    <w:rsid w:val="001269FE"/>
    <w:rsid w:val="00126D06"/>
    <w:rsid w:val="00126D5C"/>
    <w:rsid w:val="00127123"/>
    <w:rsid w:val="00127A76"/>
    <w:rsid w:val="00127BDC"/>
    <w:rsid w:val="00130884"/>
    <w:rsid w:val="001314D5"/>
    <w:rsid w:val="00131CC0"/>
    <w:rsid w:val="0013233D"/>
    <w:rsid w:val="00132ABB"/>
    <w:rsid w:val="00132E94"/>
    <w:rsid w:val="0013337A"/>
    <w:rsid w:val="00134F19"/>
    <w:rsid w:val="0013564A"/>
    <w:rsid w:val="001357C8"/>
    <w:rsid w:val="001358FE"/>
    <w:rsid w:val="001366C4"/>
    <w:rsid w:val="00136AAB"/>
    <w:rsid w:val="00137312"/>
    <w:rsid w:val="00137976"/>
    <w:rsid w:val="00140B7B"/>
    <w:rsid w:val="0014183A"/>
    <w:rsid w:val="00141B18"/>
    <w:rsid w:val="00141E1E"/>
    <w:rsid w:val="00141E22"/>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015"/>
    <w:rsid w:val="0019154A"/>
    <w:rsid w:val="00192301"/>
    <w:rsid w:val="00193AD8"/>
    <w:rsid w:val="001944E7"/>
    <w:rsid w:val="00194C6D"/>
    <w:rsid w:val="00194DD7"/>
    <w:rsid w:val="001951F4"/>
    <w:rsid w:val="00195F9B"/>
    <w:rsid w:val="001966AD"/>
    <w:rsid w:val="00196C1E"/>
    <w:rsid w:val="00196FD9"/>
    <w:rsid w:val="00197498"/>
    <w:rsid w:val="00197F33"/>
    <w:rsid w:val="001A047F"/>
    <w:rsid w:val="001A0A3A"/>
    <w:rsid w:val="001A0C71"/>
    <w:rsid w:val="001A0D50"/>
    <w:rsid w:val="001A31CB"/>
    <w:rsid w:val="001A3DC7"/>
    <w:rsid w:val="001A517F"/>
    <w:rsid w:val="001A5757"/>
    <w:rsid w:val="001A741F"/>
    <w:rsid w:val="001A78C1"/>
    <w:rsid w:val="001A7B4A"/>
    <w:rsid w:val="001A7DAF"/>
    <w:rsid w:val="001B0382"/>
    <w:rsid w:val="001B1466"/>
    <w:rsid w:val="001B15FE"/>
    <w:rsid w:val="001B27B9"/>
    <w:rsid w:val="001B3FAE"/>
    <w:rsid w:val="001B414B"/>
    <w:rsid w:val="001B46C3"/>
    <w:rsid w:val="001B5029"/>
    <w:rsid w:val="001B5742"/>
    <w:rsid w:val="001B58B8"/>
    <w:rsid w:val="001B67D6"/>
    <w:rsid w:val="001B7143"/>
    <w:rsid w:val="001C08BE"/>
    <w:rsid w:val="001C08C1"/>
    <w:rsid w:val="001C1081"/>
    <w:rsid w:val="001C1579"/>
    <w:rsid w:val="001C38FF"/>
    <w:rsid w:val="001C4011"/>
    <w:rsid w:val="001C477D"/>
    <w:rsid w:val="001C4E99"/>
    <w:rsid w:val="001C51D7"/>
    <w:rsid w:val="001C605E"/>
    <w:rsid w:val="001C7CE2"/>
    <w:rsid w:val="001D02E5"/>
    <w:rsid w:val="001D06A2"/>
    <w:rsid w:val="001D08F8"/>
    <w:rsid w:val="001D12E1"/>
    <w:rsid w:val="001D17B1"/>
    <w:rsid w:val="001D26FA"/>
    <w:rsid w:val="001D2721"/>
    <w:rsid w:val="001D3065"/>
    <w:rsid w:val="001D40E4"/>
    <w:rsid w:val="001D75F6"/>
    <w:rsid w:val="001E0EF4"/>
    <w:rsid w:val="001E1141"/>
    <w:rsid w:val="001E3449"/>
    <w:rsid w:val="001E3FFA"/>
    <w:rsid w:val="001E4B69"/>
    <w:rsid w:val="001E7249"/>
    <w:rsid w:val="001E7EE8"/>
    <w:rsid w:val="001F0885"/>
    <w:rsid w:val="001F1CA4"/>
    <w:rsid w:val="001F26FD"/>
    <w:rsid w:val="001F2E57"/>
    <w:rsid w:val="001F3B96"/>
    <w:rsid w:val="001F453C"/>
    <w:rsid w:val="001F5909"/>
    <w:rsid w:val="001F5EE5"/>
    <w:rsid w:val="001F72CA"/>
    <w:rsid w:val="0020003D"/>
    <w:rsid w:val="00200043"/>
    <w:rsid w:val="002012CB"/>
    <w:rsid w:val="00201A76"/>
    <w:rsid w:val="00202167"/>
    <w:rsid w:val="002024B0"/>
    <w:rsid w:val="00202F11"/>
    <w:rsid w:val="00204D15"/>
    <w:rsid w:val="00205365"/>
    <w:rsid w:val="002053B2"/>
    <w:rsid w:val="00205C69"/>
    <w:rsid w:val="00205D25"/>
    <w:rsid w:val="00206EC2"/>
    <w:rsid w:val="0020715C"/>
    <w:rsid w:val="00207748"/>
    <w:rsid w:val="00207A7B"/>
    <w:rsid w:val="00210ED1"/>
    <w:rsid w:val="00210FAD"/>
    <w:rsid w:val="00211071"/>
    <w:rsid w:val="002120EA"/>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3101"/>
    <w:rsid w:val="002350B9"/>
    <w:rsid w:val="00235A5B"/>
    <w:rsid w:val="00235F3B"/>
    <w:rsid w:val="0023769B"/>
    <w:rsid w:val="00240C71"/>
    <w:rsid w:val="0024121F"/>
    <w:rsid w:val="002414CC"/>
    <w:rsid w:val="00241DB6"/>
    <w:rsid w:val="00241F9F"/>
    <w:rsid w:val="002425C7"/>
    <w:rsid w:val="00243F7A"/>
    <w:rsid w:val="00245582"/>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7572"/>
    <w:rsid w:val="002603CD"/>
    <w:rsid w:val="002608D5"/>
    <w:rsid w:val="00261A22"/>
    <w:rsid w:val="00262B37"/>
    <w:rsid w:val="00262D50"/>
    <w:rsid w:val="00262F08"/>
    <w:rsid w:val="002631BD"/>
    <w:rsid w:val="00263A1B"/>
    <w:rsid w:val="00264667"/>
    <w:rsid w:val="00265E50"/>
    <w:rsid w:val="00266218"/>
    <w:rsid w:val="00266F26"/>
    <w:rsid w:val="002705EF"/>
    <w:rsid w:val="00273536"/>
    <w:rsid w:val="00273AA4"/>
    <w:rsid w:val="00273B90"/>
    <w:rsid w:val="00274441"/>
    <w:rsid w:val="00274F10"/>
    <w:rsid w:val="00275742"/>
    <w:rsid w:val="0027587F"/>
    <w:rsid w:val="00276295"/>
    <w:rsid w:val="00276A3F"/>
    <w:rsid w:val="00276BC8"/>
    <w:rsid w:val="002777FA"/>
    <w:rsid w:val="00277DF8"/>
    <w:rsid w:val="00280953"/>
    <w:rsid w:val="002809B0"/>
    <w:rsid w:val="00280B39"/>
    <w:rsid w:val="00280F81"/>
    <w:rsid w:val="00281AC0"/>
    <w:rsid w:val="00282671"/>
    <w:rsid w:val="002827CB"/>
    <w:rsid w:val="00283F12"/>
    <w:rsid w:val="002841E6"/>
    <w:rsid w:val="00284604"/>
    <w:rsid w:val="00285AA8"/>
    <w:rsid w:val="00287880"/>
    <w:rsid w:val="002900E7"/>
    <w:rsid w:val="002901B0"/>
    <w:rsid w:val="00291E80"/>
    <w:rsid w:val="002922CD"/>
    <w:rsid w:val="002927A9"/>
    <w:rsid w:val="00292865"/>
    <w:rsid w:val="00292B1D"/>
    <w:rsid w:val="002939E0"/>
    <w:rsid w:val="00294B57"/>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711"/>
    <w:rsid w:val="002A73FC"/>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BBB"/>
    <w:rsid w:val="002C68BE"/>
    <w:rsid w:val="002C7D01"/>
    <w:rsid w:val="002D1199"/>
    <w:rsid w:val="002D1656"/>
    <w:rsid w:val="002D1A77"/>
    <w:rsid w:val="002D1CA0"/>
    <w:rsid w:val="002D223F"/>
    <w:rsid w:val="002D2F16"/>
    <w:rsid w:val="002D4618"/>
    <w:rsid w:val="002D5D88"/>
    <w:rsid w:val="002D61C6"/>
    <w:rsid w:val="002D6DBB"/>
    <w:rsid w:val="002D77AB"/>
    <w:rsid w:val="002E0943"/>
    <w:rsid w:val="002E16A9"/>
    <w:rsid w:val="002E20A1"/>
    <w:rsid w:val="002E21B4"/>
    <w:rsid w:val="002E23BA"/>
    <w:rsid w:val="002E3BCD"/>
    <w:rsid w:val="002E4559"/>
    <w:rsid w:val="002E475E"/>
    <w:rsid w:val="002E52E5"/>
    <w:rsid w:val="002E6FC6"/>
    <w:rsid w:val="002E759B"/>
    <w:rsid w:val="002E7B12"/>
    <w:rsid w:val="002F0C39"/>
    <w:rsid w:val="002F1007"/>
    <w:rsid w:val="002F16AB"/>
    <w:rsid w:val="002F2223"/>
    <w:rsid w:val="002F3119"/>
    <w:rsid w:val="002F32CC"/>
    <w:rsid w:val="002F3DC6"/>
    <w:rsid w:val="002F5B07"/>
    <w:rsid w:val="002F6D3D"/>
    <w:rsid w:val="003002DE"/>
    <w:rsid w:val="00300E7E"/>
    <w:rsid w:val="003043A5"/>
    <w:rsid w:val="00305EB1"/>
    <w:rsid w:val="0030664D"/>
    <w:rsid w:val="003070F9"/>
    <w:rsid w:val="00310C06"/>
    <w:rsid w:val="00311820"/>
    <w:rsid w:val="00312807"/>
    <w:rsid w:val="00313057"/>
    <w:rsid w:val="00314F15"/>
    <w:rsid w:val="00315535"/>
    <w:rsid w:val="00315DB1"/>
    <w:rsid w:val="00316E79"/>
    <w:rsid w:val="0031795B"/>
    <w:rsid w:val="003209C2"/>
    <w:rsid w:val="00321122"/>
    <w:rsid w:val="00321971"/>
    <w:rsid w:val="00322745"/>
    <w:rsid w:val="00323A40"/>
    <w:rsid w:val="003241CF"/>
    <w:rsid w:val="0032484B"/>
    <w:rsid w:val="0032770F"/>
    <w:rsid w:val="00327F28"/>
    <w:rsid w:val="0033093B"/>
    <w:rsid w:val="00330BA5"/>
    <w:rsid w:val="00331531"/>
    <w:rsid w:val="0033205F"/>
    <w:rsid w:val="00332A6B"/>
    <w:rsid w:val="003343F0"/>
    <w:rsid w:val="003349A6"/>
    <w:rsid w:val="0033533A"/>
    <w:rsid w:val="00336F5C"/>
    <w:rsid w:val="00337313"/>
    <w:rsid w:val="003378F3"/>
    <w:rsid w:val="00337987"/>
    <w:rsid w:val="00337C0B"/>
    <w:rsid w:val="00337D80"/>
    <w:rsid w:val="00341048"/>
    <w:rsid w:val="003418E5"/>
    <w:rsid w:val="0034281A"/>
    <w:rsid w:val="003440BB"/>
    <w:rsid w:val="0034412A"/>
    <w:rsid w:val="003459E8"/>
    <w:rsid w:val="00345D79"/>
    <w:rsid w:val="00346964"/>
    <w:rsid w:val="00347D3F"/>
    <w:rsid w:val="00351496"/>
    <w:rsid w:val="00353099"/>
    <w:rsid w:val="00353B09"/>
    <w:rsid w:val="0035547D"/>
    <w:rsid w:val="00355B01"/>
    <w:rsid w:val="0035751B"/>
    <w:rsid w:val="00360DFD"/>
    <w:rsid w:val="00361B41"/>
    <w:rsid w:val="00361B53"/>
    <w:rsid w:val="00363265"/>
    <w:rsid w:val="00364585"/>
    <w:rsid w:val="00366F1D"/>
    <w:rsid w:val="00367A25"/>
    <w:rsid w:val="0037038D"/>
    <w:rsid w:val="00370873"/>
    <w:rsid w:val="00371562"/>
    <w:rsid w:val="00372E1B"/>
    <w:rsid w:val="0037327E"/>
    <w:rsid w:val="003736EF"/>
    <w:rsid w:val="00373A11"/>
    <w:rsid w:val="003745B5"/>
    <w:rsid w:val="00374DC9"/>
    <w:rsid w:val="00375C24"/>
    <w:rsid w:val="00376588"/>
    <w:rsid w:val="003769E9"/>
    <w:rsid w:val="00377119"/>
    <w:rsid w:val="00377810"/>
    <w:rsid w:val="003778AE"/>
    <w:rsid w:val="00380A73"/>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DB3"/>
    <w:rsid w:val="00394EC3"/>
    <w:rsid w:val="003954DE"/>
    <w:rsid w:val="00395B63"/>
    <w:rsid w:val="00396547"/>
    <w:rsid w:val="00396A49"/>
    <w:rsid w:val="00396D24"/>
    <w:rsid w:val="00397A97"/>
    <w:rsid w:val="00397D0B"/>
    <w:rsid w:val="003A2195"/>
    <w:rsid w:val="003A2397"/>
    <w:rsid w:val="003A24FC"/>
    <w:rsid w:val="003A2C0F"/>
    <w:rsid w:val="003A38BE"/>
    <w:rsid w:val="003A3B1D"/>
    <w:rsid w:val="003A3D81"/>
    <w:rsid w:val="003A5ED9"/>
    <w:rsid w:val="003A6328"/>
    <w:rsid w:val="003A7758"/>
    <w:rsid w:val="003B0D44"/>
    <w:rsid w:val="003B11B6"/>
    <w:rsid w:val="003B1689"/>
    <w:rsid w:val="003B1ACB"/>
    <w:rsid w:val="003B1EE3"/>
    <w:rsid w:val="003B2A65"/>
    <w:rsid w:val="003B3C12"/>
    <w:rsid w:val="003B4E97"/>
    <w:rsid w:val="003B5ECE"/>
    <w:rsid w:val="003B74F0"/>
    <w:rsid w:val="003C0646"/>
    <w:rsid w:val="003C07E8"/>
    <w:rsid w:val="003C2E57"/>
    <w:rsid w:val="003C30E0"/>
    <w:rsid w:val="003C3EBD"/>
    <w:rsid w:val="003C458C"/>
    <w:rsid w:val="003C4A9A"/>
    <w:rsid w:val="003C5115"/>
    <w:rsid w:val="003C543A"/>
    <w:rsid w:val="003C6BD5"/>
    <w:rsid w:val="003C79D2"/>
    <w:rsid w:val="003C7F6A"/>
    <w:rsid w:val="003D22B7"/>
    <w:rsid w:val="003D33ED"/>
    <w:rsid w:val="003D5A81"/>
    <w:rsid w:val="003D603E"/>
    <w:rsid w:val="003D7FEB"/>
    <w:rsid w:val="003E2AE5"/>
    <w:rsid w:val="003E3ADC"/>
    <w:rsid w:val="003E411A"/>
    <w:rsid w:val="003E5150"/>
    <w:rsid w:val="003E6060"/>
    <w:rsid w:val="003F018C"/>
    <w:rsid w:val="003F0316"/>
    <w:rsid w:val="003F0521"/>
    <w:rsid w:val="003F10CE"/>
    <w:rsid w:val="003F1229"/>
    <w:rsid w:val="003F1257"/>
    <w:rsid w:val="003F20EF"/>
    <w:rsid w:val="003F34C3"/>
    <w:rsid w:val="003F3F7F"/>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17DC8"/>
    <w:rsid w:val="00421A29"/>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0D2A"/>
    <w:rsid w:val="00442ABF"/>
    <w:rsid w:val="00442BCC"/>
    <w:rsid w:val="00443FAF"/>
    <w:rsid w:val="00444E56"/>
    <w:rsid w:val="0044566A"/>
    <w:rsid w:val="0044669D"/>
    <w:rsid w:val="0044673E"/>
    <w:rsid w:val="00450F02"/>
    <w:rsid w:val="00451031"/>
    <w:rsid w:val="00451117"/>
    <w:rsid w:val="00451244"/>
    <w:rsid w:val="00451915"/>
    <w:rsid w:val="0045195F"/>
    <w:rsid w:val="00452073"/>
    <w:rsid w:val="00452D8E"/>
    <w:rsid w:val="0045306C"/>
    <w:rsid w:val="00454BEF"/>
    <w:rsid w:val="004560B3"/>
    <w:rsid w:val="004568BB"/>
    <w:rsid w:val="00456DD2"/>
    <w:rsid w:val="00460FE8"/>
    <w:rsid w:val="004621CB"/>
    <w:rsid w:val="00462E75"/>
    <w:rsid w:val="00463C04"/>
    <w:rsid w:val="004652D0"/>
    <w:rsid w:val="00466004"/>
    <w:rsid w:val="00466642"/>
    <w:rsid w:val="00470965"/>
    <w:rsid w:val="00471A88"/>
    <w:rsid w:val="00471B31"/>
    <w:rsid w:val="00473320"/>
    <w:rsid w:val="00473820"/>
    <w:rsid w:val="00473F7A"/>
    <w:rsid w:val="004757DA"/>
    <w:rsid w:val="00476DB3"/>
    <w:rsid w:val="00477397"/>
    <w:rsid w:val="004776CA"/>
    <w:rsid w:val="004776FF"/>
    <w:rsid w:val="00482C18"/>
    <w:rsid w:val="004836D2"/>
    <w:rsid w:val="0048421D"/>
    <w:rsid w:val="004848F7"/>
    <w:rsid w:val="00485435"/>
    <w:rsid w:val="00485EC3"/>
    <w:rsid w:val="004870AF"/>
    <w:rsid w:val="004909D4"/>
    <w:rsid w:val="004925C5"/>
    <w:rsid w:val="004931F2"/>
    <w:rsid w:val="00495800"/>
    <w:rsid w:val="00496301"/>
    <w:rsid w:val="00496912"/>
    <w:rsid w:val="00497423"/>
    <w:rsid w:val="0049742F"/>
    <w:rsid w:val="0049753D"/>
    <w:rsid w:val="004A056E"/>
    <w:rsid w:val="004A14C3"/>
    <w:rsid w:val="004A2A96"/>
    <w:rsid w:val="004A444C"/>
    <w:rsid w:val="004A61E4"/>
    <w:rsid w:val="004B03A7"/>
    <w:rsid w:val="004B0E8D"/>
    <w:rsid w:val="004B2AD4"/>
    <w:rsid w:val="004B34E9"/>
    <w:rsid w:val="004B477B"/>
    <w:rsid w:val="004B4806"/>
    <w:rsid w:val="004B55A9"/>
    <w:rsid w:val="004B5DB0"/>
    <w:rsid w:val="004C0F54"/>
    <w:rsid w:val="004C1255"/>
    <w:rsid w:val="004C27FB"/>
    <w:rsid w:val="004C29E7"/>
    <w:rsid w:val="004C3EC6"/>
    <w:rsid w:val="004C496D"/>
    <w:rsid w:val="004C5416"/>
    <w:rsid w:val="004C54E0"/>
    <w:rsid w:val="004C715F"/>
    <w:rsid w:val="004D00D0"/>
    <w:rsid w:val="004D07A4"/>
    <w:rsid w:val="004D0F85"/>
    <w:rsid w:val="004D1DAA"/>
    <w:rsid w:val="004D2756"/>
    <w:rsid w:val="004D68C5"/>
    <w:rsid w:val="004E05F1"/>
    <w:rsid w:val="004E069E"/>
    <w:rsid w:val="004E0828"/>
    <w:rsid w:val="004E316F"/>
    <w:rsid w:val="004E31C7"/>
    <w:rsid w:val="004E428E"/>
    <w:rsid w:val="004E47EA"/>
    <w:rsid w:val="004E5917"/>
    <w:rsid w:val="004E5C4A"/>
    <w:rsid w:val="004E651A"/>
    <w:rsid w:val="004E6768"/>
    <w:rsid w:val="004E75DF"/>
    <w:rsid w:val="004E7BB3"/>
    <w:rsid w:val="004F1623"/>
    <w:rsid w:val="004F21D4"/>
    <w:rsid w:val="004F235D"/>
    <w:rsid w:val="004F2B11"/>
    <w:rsid w:val="004F35CF"/>
    <w:rsid w:val="004F4241"/>
    <w:rsid w:val="004F6EB5"/>
    <w:rsid w:val="004F7E0D"/>
    <w:rsid w:val="005010F5"/>
    <w:rsid w:val="005019F4"/>
    <w:rsid w:val="00501BB1"/>
    <w:rsid w:val="00502F4B"/>
    <w:rsid w:val="00504100"/>
    <w:rsid w:val="00504374"/>
    <w:rsid w:val="00504C79"/>
    <w:rsid w:val="005062B3"/>
    <w:rsid w:val="00510147"/>
    <w:rsid w:val="00510E2D"/>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48"/>
    <w:rsid w:val="00537951"/>
    <w:rsid w:val="00541B81"/>
    <w:rsid w:val="00542AFF"/>
    <w:rsid w:val="005449FB"/>
    <w:rsid w:val="00545C2B"/>
    <w:rsid w:val="00546CCB"/>
    <w:rsid w:val="005475DB"/>
    <w:rsid w:val="00547826"/>
    <w:rsid w:val="005510E0"/>
    <w:rsid w:val="00551A34"/>
    <w:rsid w:val="00551CFC"/>
    <w:rsid w:val="0055250A"/>
    <w:rsid w:val="00553DA2"/>
    <w:rsid w:val="00553F49"/>
    <w:rsid w:val="0055504C"/>
    <w:rsid w:val="00556078"/>
    <w:rsid w:val="005600EA"/>
    <w:rsid w:val="005610D2"/>
    <w:rsid w:val="005614C8"/>
    <w:rsid w:val="00561A34"/>
    <w:rsid w:val="005630A4"/>
    <w:rsid w:val="00563807"/>
    <w:rsid w:val="00563B42"/>
    <w:rsid w:val="00566167"/>
    <w:rsid w:val="005665A9"/>
    <w:rsid w:val="00566679"/>
    <w:rsid w:val="00566BE4"/>
    <w:rsid w:val="00567356"/>
    <w:rsid w:val="00570879"/>
    <w:rsid w:val="005718AC"/>
    <w:rsid w:val="005729EB"/>
    <w:rsid w:val="00572D91"/>
    <w:rsid w:val="005731EC"/>
    <w:rsid w:val="005733B0"/>
    <w:rsid w:val="0057340E"/>
    <w:rsid w:val="00573668"/>
    <w:rsid w:val="005755A1"/>
    <w:rsid w:val="00576020"/>
    <w:rsid w:val="00576AAA"/>
    <w:rsid w:val="0057744E"/>
    <w:rsid w:val="005775E2"/>
    <w:rsid w:val="00577AC8"/>
    <w:rsid w:val="00577BC7"/>
    <w:rsid w:val="00580D96"/>
    <w:rsid w:val="00581482"/>
    <w:rsid w:val="0058195F"/>
    <w:rsid w:val="00582669"/>
    <w:rsid w:val="005826ED"/>
    <w:rsid w:val="00582C5E"/>
    <w:rsid w:val="00582D8E"/>
    <w:rsid w:val="00582F75"/>
    <w:rsid w:val="00583AC6"/>
    <w:rsid w:val="005842DA"/>
    <w:rsid w:val="00585ED1"/>
    <w:rsid w:val="005869D2"/>
    <w:rsid w:val="00586B1C"/>
    <w:rsid w:val="0058772E"/>
    <w:rsid w:val="00587915"/>
    <w:rsid w:val="0059081F"/>
    <w:rsid w:val="00590E0B"/>
    <w:rsid w:val="005912E3"/>
    <w:rsid w:val="00593A17"/>
    <w:rsid w:val="00593BC1"/>
    <w:rsid w:val="00593D9B"/>
    <w:rsid w:val="005944B4"/>
    <w:rsid w:val="00594C00"/>
    <w:rsid w:val="005972CB"/>
    <w:rsid w:val="005A0BF8"/>
    <w:rsid w:val="005A0F7B"/>
    <w:rsid w:val="005A1433"/>
    <w:rsid w:val="005A1591"/>
    <w:rsid w:val="005A1A9C"/>
    <w:rsid w:val="005A28D8"/>
    <w:rsid w:val="005A3800"/>
    <w:rsid w:val="005A3D13"/>
    <w:rsid w:val="005A3D54"/>
    <w:rsid w:val="005A696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6D83"/>
    <w:rsid w:val="005C7266"/>
    <w:rsid w:val="005C77A5"/>
    <w:rsid w:val="005C7DF0"/>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6C49"/>
    <w:rsid w:val="005F00C6"/>
    <w:rsid w:val="005F03E0"/>
    <w:rsid w:val="005F0C35"/>
    <w:rsid w:val="005F1367"/>
    <w:rsid w:val="005F1D1A"/>
    <w:rsid w:val="005F21E6"/>
    <w:rsid w:val="005F344F"/>
    <w:rsid w:val="005F4173"/>
    <w:rsid w:val="005F5077"/>
    <w:rsid w:val="005F580D"/>
    <w:rsid w:val="005F58B4"/>
    <w:rsid w:val="005F6E8C"/>
    <w:rsid w:val="0060179B"/>
    <w:rsid w:val="0060289D"/>
    <w:rsid w:val="00603427"/>
    <w:rsid w:val="006052AC"/>
    <w:rsid w:val="006055F7"/>
    <w:rsid w:val="00605718"/>
    <w:rsid w:val="00605776"/>
    <w:rsid w:val="00607969"/>
    <w:rsid w:val="00607CEB"/>
    <w:rsid w:val="00610C8B"/>
    <w:rsid w:val="00610ECA"/>
    <w:rsid w:val="00610F64"/>
    <w:rsid w:val="00611228"/>
    <w:rsid w:val="00611919"/>
    <w:rsid w:val="00611D28"/>
    <w:rsid w:val="00612C44"/>
    <w:rsid w:val="00612F46"/>
    <w:rsid w:val="00613A62"/>
    <w:rsid w:val="006143EC"/>
    <w:rsid w:val="0061501C"/>
    <w:rsid w:val="00615B41"/>
    <w:rsid w:val="00615E1B"/>
    <w:rsid w:val="0062007F"/>
    <w:rsid w:val="00620098"/>
    <w:rsid w:val="006217BD"/>
    <w:rsid w:val="0062208B"/>
    <w:rsid w:val="00622760"/>
    <w:rsid w:val="00622E94"/>
    <w:rsid w:val="00623015"/>
    <w:rsid w:val="006234FC"/>
    <w:rsid w:val="00624A8D"/>
    <w:rsid w:val="00624F90"/>
    <w:rsid w:val="006256E6"/>
    <w:rsid w:val="0062765A"/>
    <w:rsid w:val="00627A3B"/>
    <w:rsid w:val="00630085"/>
    <w:rsid w:val="0063068B"/>
    <w:rsid w:val="00630CE5"/>
    <w:rsid w:val="00631A95"/>
    <w:rsid w:val="006331A3"/>
    <w:rsid w:val="0063380E"/>
    <w:rsid w:val="0063418F"/>
    <w:rsid w:val="00634273"/>
    <w:rsid w:val="00634578"/>
    <w:rsid w:val="00635AD8"/>
    <w:rsid w:val="00635EB6"/>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AFD"/>
    <w:rsid w:val="006543E9"/>
    <w:rsid w:val="00654762"/>
    <w:rsid w:val="006553C8"/>
    <w:rsid w:val="006558F9"/>
    <w:rsid w:val="006574FD"/>
    <w:rsid w:val="00660E53"/>
    <w:rsid w:val="00660E74"/>
    <w:rsid w:val="00660F52"/>
    <w:rsid w:val="00661C04"/>
    <w:rsid w:val="006643A0"/>
    <w:rsid w:val="0066467A"/>
    <w:rsid w:val="00664E02"/>
    <w:rsid w:val="00665411"/>
    <w:rsid w:val="0066677E"/>
    <w:rsid w:val="006673B6"/>
    <w:rsid w:val="00667943"/>
    <w:rsid w:val="0067033F"/>
    <w:rsid w:val="00670A26"/>
    <w:rsid w:val="00670DA0"/>
    <w:rsid w:val="00671EC3"/>
    <w:rsid w:val="006720E5"/>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E1A"/>
    <w:rsid w:val="00696055"/>
    <w:rsid w:val="00697035"/>
    <w:rsid w:val="006A1994"/>
    <w:rsid w:val="006A1AE8"/>
    <w:rsid w:val="006A1EE7"/>
    <w:rsid w:val="006A341E"/>
    <w:rsid w:val="006A384E"/>
    <w:rsid w:val="006A5214"/>
    <w:rsid w:val="006A5511"/>
    <w:rsid w:val="006A57C7"/>
    <w:rsid w:val="006A5AEC"/>
    <w:rsid w:val="006A6DAF"/>
    <w:rsid w:val="006A74D9"/>
    <w:rsid w:val="006A7681"/>
    <w:rsid w:val="006A7A7C"/>
    <w:rsid w:val="006A7D81"/>
    <w:rsid w:val="006B0213"/>
    <w:rsid w:val="006B0C46"/>
    <w:rsid w:val="006B1951"/>
    <w:rsid w:val="006B1A4D"/>
    <w:rsid w:val="006B2ED1"/>
    <w:rsid w:val="006B32F3"/>
    <w:rsid w:val="006B4421"/>
    <w:rsid w:val="006B57CB"/>
    <w:rsid w:val="006B5F7F"/>
    <w:rsid w:val="006B68D1"/>
    <w:rsid w:val="006B6ADC"/>
    <w:rsid w:val="006B6F91"/>
    <w:rsid w:val="006C0C11"/>
    <w:rsid w:val="006C1D4C"/>
    <w:rsid w:val="006C1DB0"/>
    <w:rsid w:val="006C2713"/>
    <w:rsid w:val="006C3756"/>
    <w:rsid w:val="006C4827"/>
    <w:rsid w:val="006C4997"/>
    <w:rsid w:val="006C4DEA"/>
    <w:rsid w:val="006C5A3D"/>
    <w:rsid w:val="006C756C"/>
    <w:rsid w:val="006D35DF"/>
    <w:rsid w:val="006D3E11"/>
    <w:rsid w:val="006D3F77"/>
    <w:rsid w:val="006D5746"/>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2272"/>
    <w:rsid w:val="007025FF"/>
    <w:rsid w:val="00703002"/>
    <w:rsid w:val="007031EE"/>
    <w:rsid w:val="00703546"/>
    <w:rsid w:val="007039BB"/>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414B"/>
    <w:rsid w:val="00715DE6"/>
    <w:rsid w:val="007162DE"/>
    <w:rsid w:val="00716D84"/>
    <w:rsid w:val="007172E5"/>
    <w:rsid w:val="00717A10"/>
    <w:rsid w:val="00720531"/>
    <w:rsid w:val="00721695"/>
    <w:rsid w:val="00724CB8"/>
    <w:rsid w:val="00725559"/>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59BC"/>
    <w:rsid w:val="00746F26"/>
    <w:rsid w:val="00751674"/>
    <w:rsid w:val="00751CF5"/>
    <w:rsid w:val="007531AB"/>
    <w:rsid w:val="00754501"/>
    <w:rsid w:val="00754F65"/>
    <w:rsid w:val="0075562D"/>
    <w:rsid w:val="00755E44"/>
    <w:rsid w:val="00756D95"/>
    <w:rsid w:val="007577F8"/>
    <w:rsid w:val="0076034B"/>
    <w:rsid w:val="00760F25"/>
    <w:rsid w:val="007618EA"/>
    <w:rsid w:val="00762259"/>
    <w:rsid w:val="00762BBC"/>
    <w:rsid w:val="00764828"/>
    <w:rsid w:val="00765339"/>
    <w:rsid w:val="0076546D"/>
    <w:rsid w:val="0076710C"/>
    <w:rsid w:val="007676F7"/>
    <w:rsid w:val="00767E4D"/>
    <w:rsid w:val="0077002D"/>
    <w:rsid w:val="00771243"/>
    <w:rsid w:val="007737C2"/>
    <w:rsid w:val="00773ADB"/>
    <w:rsid w:val="00774C0B"/>
    <w:rsid w:val="00775419"/>
    <w:rsid w:val="007754BB"/>
    <w:rsid w:val="00777CCD"/>
    <w:rsid w:val="00780B61"/>
    <w:rsid w:val="0078262D"/>
    <w:rsid w:val="00782809"/>
    <w:rsid w:val="00782C1C"/>
    <w:rsid w:val="00786135"/>
    <w:rsid w:val="00787783"/>
    <w:rsid w:val="007902F4"/>
    <w:rsid w:val="0079076A"/>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385B"/>
    <w:rsid w:val="007B3E04"/>
    <w:rsid w:val="007B4118"/>
    <w:rsid w:val="007B45B9"/>
    <w:rsid w:val="007B45BD"/>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2FD1"/>
    <w:rsid w:val="007D48D8"/>
    <w:rsid w:val="007D4B29"/>
    <w:rsid w:val="007D581F"/>
    <w:rsid w:val="007D5A4E"/>
    <w:rsid w:val="007D735C"/>
    <w:rsid w:val="007D7476"/>
    <w:rsid w:val="007D7C0B"/>
    <w:rsid w:val="007D7D07"/>
    <w:rsid w:val="007E1370"/>
    <w:rsid w:val="007E14EE"/>
    <w:rsid w:val="007E1913"/>
    <w:rsid w:val="007E2608"/>
    <w:rsid w:val="007E2944"/>
    <w:rsid w:val="007E2A87"/>
    <w:rsid w:val="007E2F5D"/>
    <w:rsid w:val="007E38BE"/>
    <w:rsid w:val="007E5BC1"/>
    <w:rsid w:val="007F0A94"/>
    <w:rsid w:val="007F2AA0"/>
    <w:rsid w:val="007F351B"/>
    <w:rsid w:val="007F3C52"/>
    <w:rsid w:val="007F538B"/>
    <w:rsid w:val="007F6611"/>
    <w:rsid w:val="007F6E54"/>
    <w:rsid w:val="007F6F0F"/>
    <w:rsid w:val="007F7213"/>
    <w:rsid w:val="007F7721"/>
    <w:rsid w:val="007F78BE"/>
    <w:rsid w:val="007F7C3A"/>
    <w:rsid w:val="0080060E"/>
    <w:rsid w:val="00801A55"/>
    <w:rsid w:val="00801E05"/>
    <w:rsid w:val="0080297F"/>
    <w:rsid w:val="0080319F"/>
    <w:rsid w:val="00803B8A"/>
    <w:rsid w:val="00803E82"/>
    <w:rsid w:val="00804C58"/>
    <w:rsid w:val="00805D65"/>
    <w:rsid w:val="0080612B"/>
    <w:rsid w:val="00806E33"/>
    <w:rsid w:val="0080742B"/>
    <w:rsid w:val="008101CD"/>
    <w:rsid w:val="00810232"/>
    <w:rsid w:val="00810588"/>
    <w:rsid w:val="00810589"/>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492E"/>
    <w:rsid w:val="00825016"/>
    <w:rsid w:val="00825B26"/>
    <w:rsid w:val="00825BA7"/>
    <w:rsid w:val="008276FB"/>
    <w:rsid w:val="00827C2D"/>
    <w:rsid w:val="00830190"/>
    <w:rsid w:val="00830B4F"/>
    <w:rsid w:val="008310F1"/>
    <w:rsid w:val="008317A9"/>
    <w:rsid w:val="00832154"/>
    <w:rsid w:val="00832516"/>
    <w:rsid w:val="00834804"/>
    <w:rsid w:val="00834890"/>
    <w:rsid w:val="00836123"/>
    <w:rsid w:val="0083679A"/>
    <w:rsid w:val="00841612"/>
    <w:rsid w:val="0084242D"/>
    <w:rsid w:val="00843757"/>
    <w:rsid w:val="008440C9"/>
    <w:rsid w:val="00846539"/>
    <w:rsid w:val="008476B0"/>
    <w:rsid w:val="008478E2"/>
    <w:rsid w:val="008478FD"/>
    <w:rsid w:val="00847BF5"/>
    <w:rsid w:val="0085064F"/>
    <w:rsid w:val="00850655"/>
    <w:rsid w:val="008521BA"/>
    <w:rsid w:val="00852ECA"/>
    <w:rsid w:val="0085357A"/>
    <w:rsid w:val="008535A4"/>
    <w:rsid w:val="00855A68"/>
    <w:rsid w:val="0085741C"/>
    <w:rsid w:val="00857B2C"/>
    <w:rsid w:val="0086188C"/>
    <w:rsid w:val="00861A11"/>
    <w:rsid w:val="00862529"/>
    <w:rsid w:val="00862B9F"/>
    <w:rsid w:val="00863772"/>
    <w:rsid w:val="008641F3"/>
    <w:rsid w:val="00864D66"/>
    <w:rsid w:val="00866B32"/>
    <w:rsid w:val="00867189"/>
    <w:rsid w:val="00867C63"/>
    <w:rsid w:val="00870098"/>
    <w:rsid w:val="008704EE"/>
    <w:rsid w:val="00870740"/>
    <w:rsid w:val="00870869"/>
    <w:rsid w:val="008714C0"/>
    <w:rsid w:val="008715EE"/>
    <w:rsid w:val="008719FC"/>
    <w:rsid w:val="008724B0"/>
    <w:rsid w:val="00873549"/>
    <w:rsid w:val="00873892"/>
    <w:rsid w:val="00873A29"/>
    <w:rsid w:val="00873DC2"/>
    <w:rsid w:val="00876235"/>
    <w:rsid w:val="00876BE0"/>
    <w:rsid w:val="00877FCB"/>
    <w:rsid w:val="00880713"/>
    <w:rsid w:val="008811A0"/>
    <w:rsid w:val="00881783"/>
    <w:rsid w:val="00881B84"/>
    <w:rsid w:val="00881C8F"/>
    <w:rsid w:val="00882F23"/>
    <w:rsid w:val="00883D7E"/>
    <w:rsid w:val="0088469C"/>
    <w:rsid w:val="008846D2"/>
    <w:rsid w:val="00884D4D"/>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594B"/>
    <w:rsid w:val="008A73C5"/>
    <w:rsid w:val="008A7E85"/>
    <w:rsid w:val="008B0878"/>
    <w:rsid w:val="008B098E"/>
    <w:rsid w:val="008B0BFB"/>
    <w:rsid w:val="008B15B0"/>
    <w:rsid w:val="008B1769"/>
    <w:rsid w:val="008B3C4D"/>
    <w:rsid w:val="008B3C99"/>
    <w:rsid w:val="008B530F"/>
    <w:rsid w:val="008B5C21"/>
    <w:rsid w:val="008B6604"/>
    <w:rsid w:val="008B68D5"/>
    <w:rsid w:val="008B7C76"/>
    <w:rsid w:val="008C01AB"/>
    <w:rsid w:val="008C0E49"/>
    <w:rsid w:val="008C1079"/>
    <w:rsid w:val="008C224B"/>
    <w:rsid w:val="008C2CB7"/>
    <w:rsid w:val="008C3C9E"/>
    <w:rsid w:val="008C3F4C"/>
    <w:rsid w:val="008C4BBC"/>
    <w:rsid w:val="008C5BE2"/>
    <w:rsid w:val="008C5CFF"/>
    <w:rsid w:val="008C5D41"/>
    <w:rsid w:val="008C600A"/>
    <w:rsid w:val="008C6363"/>
    <w:rsid w:val="008C795D"/>
    <w:rsid w:val="008D2A5B"/>
    <w:rsid w:val="008D3ADE"/>
    <w:rsid w:val="008D3C0C"/>
    <w:rsid w:val="008D7155"/>
    <w:rsid w:val="008D7963"/>
    <w:rsid w:val="008E0035"/>
    <w:rsid w:val="008E05EF"/>
    <w:rsid w:val="008E143F"/>
    <w:rsid w:val="008E295E"/>
    <w:rsid w:val="008E2EEC"/>
    <w:rsid w:val="008E441D"/>
    <w:rsid w:val="008E5E99"/>
    <w:rsid w:val="008E6A84"/>
    <w:rsid w:val="008F26CE"/>
    <w:rsid w:val="008F3550"/>
    <w:rsid w:val="008F3791"/>
    <w:rsid w:val="008F449E"/>
    <w:rsid w:val="008F44FE"/>
    <w:rsid w:val="008F6E5B"/>
    <w:rsid w:val="008F6F77"/>
    <w:rsid w:val="008F75AF"/>
    <w:rsid w:val="0090039F"/>
    <w:rsid w:val="009009F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16B"/>
    <w:rsid w:val="00927411"/>
    <w:rsid w:val="009307B5"/>
    <w:rsid w:val="00930F66"/>
    <w:rsid w:val="00930FC1"/>
    <w:rsid w:val="00933081"/>
    <w:rsid w:val="009337D9"/>
    <w:rsid w:val="00934CB3"/>
    <w:rsid w:val="00934EB7"/>
    <w:rsid w:val="00936755"/>
    <w:rsid w:val="00937E1C"/>
    <w:rsid w:val="00942D12"/>
    <w:rsid w:val="0094352F"/>
    <w:rsid w:val="00947253"/>
    <w:rsid w:val="0094753B"/>
    <w:rsid w:val="00950C37"/>
    <w:rsid w:val="00951232"/>
    <w:rsid w:val="00951289"/>
    <w:rsid w:val="00951E4D"/>
    <w:rsid w:val="00951E8F"/>
    <w:rsid w:val="009525E8"/>
    <w:rsid w:val="00952FCB"/>
    <w:rsid w:val="00954295"/>
    <w:rsid w:val="0095612B"/>
    <w:rsid w:val="00960DB2"/>
    <w:rsid w:val="00961495"/>
    <w:rsid w:val="00961709"/>
    <w:rsid w:val="009617E3"/>
    <w:rsid w:val="009625DC"/>
    <w:rsid w:val="00962835"/>
    <w:rsid w:val="00962B5E"/>
    <w:rsid w:val="00962C23"/>
    <w:rsid w:val="00962CF0"/>
    <w:rsid w:val="009635A9"/>
    <w:rsid w:val="009644C5"/>
    <w:rsid w:val="009645E4"/>
    <w:rsid w:val="00965353"/>
    <w:rsid w:val="00965C42"/>
    <w:rsid w:val="00967504"/>
    <w:rsid w:val="00971D9D"/>
    <w:rsid w:val="009720C1"/>
    <w:rsid w:val="00972490"/>
    <w:rsid w:val="009736D0"/>
    <w:rsid w:val="00980769"/>
    <w:rsid w:val="009808A1"/>
    <w:rsid w:val="00981433"/>
    <w:rsid w:val="00983819"/>
    <w:rsid w:val="0098478D"/>
    <w:rsid w:val="009851C3"/>
    <w:rsid w:val="0098533B"/>
    <w:rsid w:val="00991772"/>
    <w:rsid w:val="009960F6"/>
    <w:rsid w:val="0099766B"/>
    <w:rsid w:val="00997D44"/>
    <w:rsid w:val="009A0065"/>
    <w:rsid w:val="009A05BE"/>
    <w:rsid w:val="009A1878"/>
    <w:rsid w:val="009A1D19"/>
    <w:rsid w:val="009A3591"/>
    <w:rsid w:val="009A3D56"/>
    <w:rsid w:val="009A51DE"/>
    <w:rsid w:val="009A55BA"/>
    <w:rsid w:val="009A5D35"/>
    <w:rsid w:val="009A64E3"/>
    <w:rsid w:val="009A7099"/>
    <w:rsid w:val="009B07E9"/>
    <w:rsid w:val="009B08AA"/>
    <w:rsid w:val="009B0943"/>
    <w:rsid w:val="009B145B"/>
    <w:rsid w:val="009B14A3"/>
    <w:rsid w:val="009B157B"/>
    <w:rsid w:val="009B26B4"/>
    <w:rsid w:val="009B3A3A"/>
    <w:rsid w:val="009B5071"/>
    <w:rsid w:val="009B53AF"/>
    <w:rsid w:val="009B6A6D"/>
    <w:rsid w:val="009B6BFC"/>
    <w:rsid w:val="009B71CD"/>
    <w:rsid w:val="009C15C0"/>
    <w:rsid w:val="009C274E"/>
    <w:rsid w:val="009C3305"/>
    <w:rsid w:val="009C35AA"/>
    <w:rsid w:val="009C3883"/>
    <w:rsid w:val="009C3A36"/>
    <w:rsid w:val="009C5268"/>
    <w:rsid w:val="009C5EF8"/>
    <w:rsid w:val="009C6F27"/>
    <w:rsid w:val="009C740B"/>
    <w:rsid w:val="009D06D8"/>
    <w:rsid w:val="009D108F"/>
    <w:rsid w:val="009D1C54"/>
    <w:rsid w:val="009D5CBA"/>
    <w:rsid w:val="009D64A9"/>
    <w:rsid w:val="009D6B0F"/>
    <w:rsid w:val="009D6BBA"/>
    <w:rsid w:val="009D715A"/>
    <w:rsid w:val="009D7829"/>
    <w:rsid w:val="009D78F5"/>
    <w:rsid w:val="009E0778"/>
    <w:rsid w:val="009E13E8"/>
    <w:rsid w:val="009E3AD3"/>
    <w:rsid w:val="009E4304"/>
    <w:rsid w:val="009E4571"/>
    <w:rsid w:val="009E4F93"/>
    <w:rsid w:val="009E507B"/>
    <w:rsid w:val="009E65C4"/>
    <w:rsid w:val="009F41E3"/>
    <w:rsid w:val="009F4FDA"/>
    <w:rsid w:val="009F5AA8"/>
    <w:rsid w:val="009F61F5"/>
    <w:rsid w:val="009F6DF4"/>
    <w:rsid w:val="009F72FA"/>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4527"/>
    <w:rsid w:val="00A15123"/>
    <w:rsid w:val="00A158F0"/>
    <w:rsid w:val="00A15BC4"/>
    <w:rsid w:val="00A175F5"/>
    <w:rsid w:val="00A20049"/>
    <w:rsid w:val="00A20758"/>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28B6"/>
    <w:rsid w:val="00A32AA9"/>
    <w:rsid w:val="00A32B94"/>
    <w:rsid w:val="00A32E69"/>
    <w:rsid w:val="00A33645"/>
    <w:rsid w:val="00A345F9"/>
    <w:rsid w:val="00A352AD"/>
    <w:rsid w:val="00A3614A"/>
    <w:rsid w:val="00A3618D"/>
    <w:rsid w:val="00A36EC0"/>
    <w:rsid w:val="00A37D3F"/>
    <w:rsid w:val="00A40118"/>
    <w:rsid w:val="00A404C1"/>
    <w:rsid w:val="00A41D9E"/>
    <w:rsid w:val="00A421CE"/>
    <w:rsid w:val="00A42AD4"/>
    <w:rsid w:val="00A43258"/>
    <w:rsid w:val="00A439FA"/>
    <w:rsid w:val="00A469AC"/>
    <w:rsid w:val="00A474F2"/>
    <w:rsid w:val="00A504F7"/>
    <w:rsid w:val="00A51DBB"/>
    <w:rsid w:val="00A5226E"/>
    <w:rsid w:val="00A528A1"/>
    <w:rsid w:val="00A53152"/>
    <w:rsid w:val="00A546FF"/>
    <w:rsid w:val="00A54E8F"/>
    <w:rsid w:val="00A5599C"/>
    <w:rsid w:val="00A560F2"/>
    <w:rsid w:val="00A56C2D"/>
    <w:rsid w:val="00A57B13"/>
    <w:rsid w:val="00A62081"/>
    <w:rsid w:val="00A62B99"/>
    <w:rsid w:val="00A64954"/>
    <w:rsid w:val="00A65CF7"/>
    <w:rsid w:val="00A65F79"/>
    <w:rsid w:val="00A65FBC"/>
    <w:rsid w:val="00A66270"/>
    <w:rsid w:val="00A677BD"/>
    <w:rsid w:val="00A70209"/>
    <w:rsid w:val="00A7259C"/>
    <w:rsid w:val="00A72964"/>
    <w:rsid w:val="00A730B1"/>
    <w:rsid w:val="00A74F7C"/>
    <w:rsid w:val="00A752E7"/>
    <w:rsid w:val="00A75850"/>
    <w:rsid w:val="00A75B02"/>
    <w:rsid w:val="00A76865"/>
    <w:rsid w:val="00A768B3"/>
    <w:rsid w:val="00A81152"/>
    <w:rsid w:val="00A81DF3"/>
    <w:rsid w:val="00A83EE6"/>
    <w:rsid w:val="00A84438"/>
    <w:rsid w:val="00A8567A"/>
    <w:rsid w:val="00A85AF6"/>
    <w:rsid w:val="00A8622A"/>
    <w:rsid w:val="00A87DB0"/>
    <w:rsid w:val="00A90164"/>
    <w:rsid w:val="00A912EF"/>
    <w:rsid w:val="00A945FA"/>
    <w:rsid w:val="00A96346"/>
    <w:rsid w:val="00A96F82"/>
    <w:rsid w:val="00A97098"/>
    <w:rsid w:val="00A973F0"/>
    <w:rsid w:val="00A97C68"/>
    <w:rsid w:val="00AA0696"/>
    <w:rsid w:val="00AA134B"/>
    <w:rsid w:val="00AA1BA1"/>
    <w:rsid w:val="00AA2AA9"/>
    <w:rsid w:val="00AA45E7"/>
    <w:rsid w:val="00AA4BDB"/>
    <w:rsid w:val="00AA58DC"/>
    <w:rsid w:val="00AA7328"/>
    <w:rsid w:val="00AA76EC"/>
    <w:rsid w:val="00AB0380"/>
    <w:rsid w:val="00AB05BC"/>
    <w:rsid w:val="00AB172F"/>
    <w:rsid w:val="00AB1D43"/>
    <w:rsid w:val="00AB342E"/>
    <w:rsid w:val="00AB3634"/>
    <w:rsid w:val="00AB3868"/>
    <w:rsid w:val="00AB38FE"/>
    <w:rsid w:val="00AB3CC2"/>
    <w:rsid w:val="00AB472B"/>
    <w:rsid w:val="00AB4E99"/>
    <w:rsid w:val="00AB57C6"/>
    <w:rsid w:val="00AB587E"/>
    <w:rsid w:val="00AB60D2"/>
    <w:rsid w:val="00AB7A6B"/>
    <w:rsid w:val="00AB7CC3"/>
    <w:rsid w:val="00AC0442"/>
    <w:rsid w:val="00AC053C"/>
    <w:rsid w:val="00AC05E2"/>
    <w:rsid w:val="00AC1AB3"/>
    <w:rsid w:val="00AC27B0"/>
    <w:rsid w:val="00AC3789"/>
    <w:rsid w:val="00AC37C5"/>
    <w:rsid w:val="00AC462E"/>
    <w:rsid w:val="00AC5A78"/>
    <w:rsid w:val="00AC5BEC"/>
    <w:rsid w:val="00AD1B39"/>
    <w:rsid w:val="00AD1F69"/>
    <w:rsid w:val="00AD20C5"/>
    <w:rsid w:val="00AD2553"/>
    <w:rsid w:val="00AD2DF1"/>
    <w:rsid w:val="00AD504F"/>
    <w:rsid w:val="00AD518E"/>
    <w:rsid w:val="00AD623C"/>
    <w:rsid w:val="00AD6C99"/>
    <w:rsid w:val="00AD70E1"/>
    <w:rsid w:val="00AD72BA"/>
    <w:rsid w:val="00AE0D36"/>
    <w:rsid w:val="00AE1337"/>
    <w:rsid w:val="00AE1385"/>
    <w:rsid w:val="00AE1650"/>
    <w:rsid w:val="00AE1CD1"/>
    <w:rsid w:val="00AE2401"/>
    <w:rsid w:val="00AE389A"/>
    <w:rsid w:val="00AE3A4F"/>
    <w:rsid w:val="00AE3CED"/>
    <w:rsid w:val="00AE4277"/>
    <w:rsid w:val="00AE4406"/>
    <w:rsid w:val="00AE4640"/>
    <w:rsid w:val="00AF0D9C"/>
    <w:rsid w:val="00AF37FA"/>
    <w:rsid w:val="00AF506F"/>
    <w:rsid w:val="00AF56A4"/>
    <w:rsid w:val="00AF57CA"/>
    <w:rsid w:val="00AF5E9C"/>
    <w:rsid w:val="00AF5EB5"/>
    <w:rsid w:val="00AF7ACE"/>
    <w:rsid w:val="00B0024B"/>
    <w:rsid w:val="00B00770"/>
    <w:rsid w:val="00B00F52"/>
    <w:rsid w:val="00B01036"/>
    <w:rsid w:val="00B01814"/>
    <w:rsid w:val="00B02863"/>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F0E"/>
    <w:rsid w:val="00B123E0"/>
    <w:rsid w:val="00B12A99"/>
    <w:rsid w:val="00B14DE6"/>
    <w:rsid w:val="00B155E2"/>
    <w:rsid w:val="00B1591E"/>
    <w:rsid w:val="00B15A2D"/>
    <w:rsid w:val="00B1682D"/>
    <w:rsid w:val="00B16B34"/>
    <w:rsid w:val="00B177E4"/>
    <w:rsid w:val="00B17C0A"/>
    <w:rsid w:val="00B202EC"/>
    <w:rsid w:val="00B21834"/>
    <w:rsid w:val="00B21CEB"/>
    <w:rsid w:val="00B2261F"/>
    <w:rsid w:val="00B22E74"/>
    <w:rsid w:val="00B23F56"/>
    <w:rsid w:val="00B24D22"/>
    <w:rsid w:val="00B258BF"/>
    <w:rsid w:val="00B2791D"/>
    <w:rsid w:val="00B30500"/>
    <w:rsid w:val="00B30723"/>
    <w:rsid w:val="00B3226D"/>
    <w:rsid w:val="00B3240D"/>
    <w:rsid w:val="00B350B3"/>
    <w:rsid w:val="00B35835"/>
    <w:rsid w:val="00B370B4"/>
    <w:rsid w:val="00B40303"/>
    <w:rsid w:val="00B4063A"/>
    <w:rsid w:val="00B40938"/>
    <w:rsid w:val="00B40C32"/>
    <w:rsid w:val="00B41BCA"/>
    <w:rsid w:val="00B42ABF"/>
    <w:rsid w:val="00B42D70"/>
    <w:rsid w:val="00B43AC0"/>
    <w:rsid w:val="00B43C87"/>
    <w:rsid w:val="00B44D28"/>
    <w:rsid w:val="00B44ED2"/>
    <w:rsid w:val="00B461CE"/>
    <w:rsid w:val="00B47DEF"/>
    <w:rsid w:val="00B47E8D"/>
    <w:rsid w:val="00B503F3"/>
    <w:rsid w:val="00B50655"/>
    <w:rsid w:val="00B50714"/>
    <w:rsid w:val="00B50B9D"/>
    <w:rsid w:val="00B50E18"/>
    <w:rsid w:val="00B511A9"/>
    <w:rsid w:val="00B514BB"/>
    <w:rsid w:val="00B51EDE"/>
    <w:rsid w:val="00B52192"/>
    <w:rsid w:val="00B52E33"/>
    <w:rsid w:val="00B53139"/>
    <w:rsid w:val="00B53E7E"/>
    <w:rsid w:val="00B54580"/>
    <w:rsid w:val="00B54BA3"/>
    <w:rsid w:val="00B559B4"/>
    <w:rsid w:val="00B55BDF"/>
    <w:rsid w:val="00B56F82"/>
    <w:rsid w:val="00B6032D"/>
    <w:rsid w:val="00B61119"/>
    <w:rsid w:val="00B61724"/>
    <w:rsid w:val="00B62C40"/>
    <w:rsid w:val="00B6358B"/>
    <w:rsid w:val="00B638B4"/>
    <w:rsid w:val="00B64289"/>
    <w:rsid w:val="00B643FD"/>
    <w:rsid w:val="00B64404"/>
    <w:rsid w:val="00B648AA"/>
    <w:rsid w:val="00B66022"/>
    <w:rsid w:val="00B665BD"/>
    <w:rsid w:val="00B66F80"/>
    <w:rsid w:val="00B67F80"/>
    <w:rsid w:val="00B7059D"/>
    <w:rsid w:val="00B70A47"/>
    <w:rsid w:val="00B72495"/>
    <w:rsid w:val="00B72E52"/>
    <w:rsid w:val="00B73346"/>
    <w:rsid w:val="00B7379E"/>
    <w:rsid w:val="00B74B83"/>
    <w:rsid w:val="00B75A48"/>
    <w:rsid w:val="00B7667E"/>
    <w:rsid w:val="00B77547"/>
    <w:rsid w:val="00B77FE4"/>
    <w:rsid w:val="00B81506"/>
    <w:rsid w:val="00B823C6"/>
    <w:rsid w:val="00B82ECF"/>
    <w:rsid w:val="00B844B0"/>
    <w:rsid w:val="00B8562C"/>
    <w:rsid w:val="00B86567"/>
    <w:rsid w:val="00B86CC9"/>
    <w:rsid w:val="00B87DC2"/>
    <w:rsid w:val="00B87EB7"/>
    <w:rsid w:val="00B87F32"/>
    <w:rsid w:val="00B901E7"/>
    <w:rsid w:val="00B914AC"/>
    <w:rsid w:val="00B924C1"/>
    <w:rsid w:val="00B943C2"/>
    <w:rsid w:val="00B94E1E"/>
    <w:rsid w:val="00B95282"/>
    <w:rsid w:val="00B95D13"/>
    <w:rsid w:val="00B95D35"/>
    <w:rsid w:val="00B96A67"/>
    <w:rsid w:val="00B975A9"/>
    <w:rsid w:val="00BA2354"/>
    <w:rsid w:val="00BA2641"/>
    <w:rsid w:val="00BA5315"/>
    <w:rsid w:val="00BA54A7"/>
    <w:rsid w:val="00BA6896"/>
    <w:rsid w:val="00BA7B95"/>
    <w:rsid w:val="00BA7F25"/>
    <w:rsid w:val="00BB0153"/>
    <w:rsid w:val="00BB0D84"/>
    <w:rsid w:val="00BB11CA"/>
    <w:rsid w:val="00BB14CE"/>
    <w:rsid w:val="00BB18AA"/>
    <w:rsid w:val="00BB25B6"/>
    <w:rsid w:val="00BB26EB"/>
    <w:rsid w:val="00BB3C53"/>
    <w:rsid w:val="00BB3F1F"/>
    <w:rsid w:val="00BB49A0"/>
    <w:rsid w:val="00BB5E7E"/>
    <w:rsid w:val="00BB5FDE"/>
    <w:rsid w:val="00BB7CB4"/>
    <w:rsid w:val="00BC0891"/>
    <w:rsid w:val="00BC08F2"/>
    <w:rsid w:val="00BC27B3"/>
    <w:rsid w:val="00BC452E"/>
    <w:rsid w:val="00BC4629"/>
    <w:rsid w:val="00BC5641"/>
    <w:rsid w:val="00BC5721"/>
    <w:rsid w:val="00BC7B1C"/>
    <w:rsid w:val="00BC7D06"/>
    <w:rsid w:val="00BD18CC"/>
    <w:rsid w:val="00BD1A35"/>
    <w:rsid w:val="00BD2D9F"/>
    <w:rsid w:val="00BD63DD"/>
    <w:rsid w:val="00BD7B1E"/>
    <w:rsid w:val="00BE0DB7"/>
    <w:rsid w:val="00BE1405"/>
    <w:rsid w:val="00BE19C2"/>
    <w:rsid w:val="00BE31E3"/>
    <w:rsid w:val="00BE4672"/>
    <w:rsid w:val="00BE4A59"/>
    <w:rsid w:val="00BE4DE2"/>
    <w:rsid w:val="00BE4FD2"/>
    <w:rsid w:val="00BE5DD6"/>
    <w:rsid w:val="00BE608A"/>
    <w:rsid w:val="00BE6290"/>
    <w:rsid w:val="00BE66BC"/>
    <w:rsid w:val="00BE7BA1"/>
    <w:rsid w:val="00BE7CE8"/>
    <w:rsid w:val="00BE7E4C"/>
    <w:rsid w:val="00BF043E"/>
    <w:rsid w:val="00BF11B8"/>
    <w:rsid w:val="00BF2229"/>
    <w:rsid w:val="00BF3CE6"/>
    <w:rsid w:val="00BF43E5"/>
    <w:rsid w:val="00BF7427"/>
    <w:rsid w:val="00C0031C"/>
    <w:rsid w:val="00C005F2"/>
    <w:rsid w:val="00C00A28"/>
    <w:rsid w:val="00C01017"/>
    <w:rsid w:val="00C01D42"/>
    <w:rsid w:val="00C026E7"/>
    <w:rsid w:val="00C03720"/>
    <w:rsid w:val="00C03924"/>
    <w:rsid w:val="00C04538"/>
    <w:rsid w:val="00C05A0B"/>
    <w:rsid w:val="00C05ADC"/>
    <w:rsid w:val="00C10AF7"/>
    <w:rsid w:val="00C10F31"/>
    <w:rsid w:val="00C113D9"/>
    <w:rsid w:val="00C1278B"/>
    <w:rsid w:val="00C1393D"/>
    <w:rsid w:val="00C13AA6"/>
    <w:rsid w:val="00C14516"/>
    <w:rsid w:val="00C14D97"/>
    <w:rsid w:val="00C14E06"/>
    <w:rsid w:val="00C14F0B"/>
    <w:rsid w:val="00C15306"/>
    <w:rsid w:val="00C15432"/>
    <w:rsid w:val="00C16979"/>
    <w:rsid w:val="00C204B0"/>
    <w:rsid w:val="00C20652"/>
    <w:rsid w:val="00C22277"/>
    <w:rsid w:val="00C22527"/>
    <w:rsid w:val="00C22545"/>
    <w:rsid w:val="00C22BDD"/>
    <w:rsid w:val="00C2392C"/>
    <w:rsid w:val="00C23A9C"/>
    <w:rsid w:val="00C2575E"/>
    <w:rsid w:val="00C27058"/>
    <w:rsid w:val="00C2732C"/>
    <w:rsid w:val="00C275F1"/>
    <w:rsid w:val="00C30201"/>
    <w:rsid w:val="00C31674"/>
    <w:rsid w:val="00C31F0C"/>
    <w:rsid w:val="00C32983"/>
    <w:rsid w:val="00C34789"/>
    <w:rsid w:val="00C353F5"/>
    <w:rsid w:val="00C35635"/>
    <w:rsid w:val="00C35E40"/>
    <w:rsid w:val="00C361FF"/>
    <w:rsid w:val="00C368B7"/>
    <w:rsid w:val="00C36FA7"/>
    <w:rsid w:val="00C37348"/>
    <w:rsid w:val="00C37C18"/>
    <w:rsid w:val="00C41610"/>
    <w:rsid w:val="00C420D0"/>
    <w:rsid w:val="00C42318"/>
    <w:rsid w:val="00C42505"/>
    <w:rsid w:val="00C42F43"/>
    <w:rsid w:val="00C43748"/>
    <w:rsid w:val="00C43C47"/>
    <w:rsid w:val="00C44648"/>
    <w:rsid w:val="00C44707"/>
    <w:rsid w:val="00C452DF"/>
    <w:rsid w:val="00C453B8"/>
    <w:rsid w:val="00C46089"/>
    <w:rsid w:val="00C46236"/>
    <w:rsid w:val="00C47ED5"/>
    <w:rsid w:val="00C5040B"/>
    <w:rsid w:val="00C51CF3"/>
    <w:rsid w:val="00C5231E"/>
    <w:rsid w:val="00C52589"/>
    <w:rsid w:val="00C52F78"/>
    <w:rsid w:val="00C54DA5"/>
    <w:rsid w:val="00C558C2"/>
    <w:rsid w:val="00C57437"/>
    <w:rsid w:val="00C57898"/>
    <w:rsid w:val="00C6103D"/>
    <w:rsid w:val="00C62024"/>
    <w:rsid w:val="00C62645"/>
    <w:rsid w:val="00C65392"/>
    <w:rsid w:val="00C661C2"/>
    <w:rsid w:val="00C66D85"/>
    <w:rsid w:val="00C674D4"/>
    <w:rsid w:val="00C70069"/>
    <w:rsid w:val="00C702FC"/>
    <w:rsid w:val="00C71987"/>
    <w:rsid w:val="00C71AC6"/>
    <w:rsid w:val="00C71CE2"/>
    <w:rsid w:val="00C71F7F"/>
    <w:rsid w:val="00C72F18"/>
    <w:rsid w:val="00C73031"/>
    <w:rsid w:val="00C73889"/>
    <w:rsid w:val="00C73C9B"/>
    <w:rsid w:val="00C749E8"/>
    <w:rsid w:val="00C752F7"/>
    <w:rsid w:val="00C75690"/>
    <w:rsid w:val="00C76014"/>
    <w:rsid w:val="00C762B5"/>
    <w:rsid w:val="00C7780F"/>
    <w:rsid w:val="00C77AA3"/>
    <w:rsid w:val="00C8028F"/>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45D3"/>
    <w:rsid w:val="00C94627"/>
    <w:rsid w:val="00C949D0"/>
    <w:rsid w:val="00C9702A"/>
    <w:rsid w:val="00C97762"/>
    <w:rsid w:val="00CA127A"/>
    <w:rsid w:val="00CA154B"/>
    <w:rsid w:val="00CA486A"/>
    <w:rsid w:val="00CA4EF5"/>
    <w:rsid w:val="00CA5FC7"/>
    <w:rsid w:val="00CA6093"/>
    <w:rsid w:val="00CA6731"/>
    <w:rsid w:val="00CB05B2"/>
    <w:rsid w:val="00CB0E1D"/>
    <w:rsid w:val="00CB1182"/>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799D"/>
    <w:rsid w:val="00CD0271"/>
    <w:rsid w:val="00CD2318"/>
    <w:rsid w:val="00CD26DB"/>
    <w:rsid w:val="00CD2A49"/>
    <w:rsid w:val="00CD2F8D"/>
    <w:rsid w:val="00CD4260"/>
    <w:rsid w:val="00CD582F"/>
    <w:rsid w:val="00CD5F20"/>
    <w:rsid w:val="00CD5F33"/>
    <w:rsid w:val="00CD6494"/>
    <w:rsid w:val="00CD6AB7"/>
    <w:rsid w:val="00CD6B36"/>
    <w:rsid w:val="00CD6C36"/>
    <w:rsid w:val="00CD7EE3"/>
    <w:rsid w:val="00CE0647"/>
    <w:rsid w:val="00CE0BFE"/>
    <w:rsid w:val="00CE199A"/>
    <w:rsid w:val="00CE200D"/>
    <w:rsid w:val="00CE7632"/>
    <w:rsid w:val="00CE79EC"/>
    <w:rsid w:val="00CE7A8B"/>
    <w:rsid w:val="00CF0C95"/>
    <w:rsid w:val="00CF1674"/>
    <w:rsid w:val="00CF2882"/>
    <w:rsid w:val="00CF3DBD"/>
    <w:rsid w:val="00CF5B68"/>
    <w:rsid w:val="00D00258"/>
    <w:rsid w:val="00D00676"/>
    <w:rsid w:val="00D014FB"/>
    <w:rsid w:val="00D023C2"/>
    <w:rsid w:val="00D0257D"/>
    <w:rsid w:val="00D02F51"/>
    <w:rsid w:val="00D0443C"/>
    <w:rsid w:val="00D05066"/>
    <w:rsid w:val="00D0684A"/>
    <w:rsid w:val="00D06CFF"/>
    <w:rsid w:val="00D07110"/>
    <w:rsid w:val="00D073DD"/>
    <w:rsid w:val="00D11CB1"/>
    <w:rsid w:val="00D13C7C"/>
    <w:rsid w:val="00D16A14"/>
    <w:rsid w:val="00D177E0"/>
    <w:rsid w:val="00D179C4"/>
    <w:rsid w:val="00D206E8"/>
    <w:rsid w:val="00D242F2"/>
    <w:rsid w:val="00D24D4E"/>
    <w:rsid w:val="00D25166"/>
    <w:rsid w:val="00D26047"/>
    <w:rsid w:val="00D27A5C"/>
    <w:rsid w:val="00D27F14"/>
    <w:rsid w:val="00D30029"/>
    <w:rsid w:val="00D30A44"/>
    <w:rsid w:val="00D3105F"/>
    <w:rsid w:val="00D31BB8"/>
    <w:rsid w:val="00D342D7"/>
    <w:rsid w:val="00D346BF"/>
    <w:rsid w:val="00D34E2D"/>
    <w:rsid w:val="00D34FFE"/>
    <w:rsid w:val="00D35150"/>
    <w:rsid w:val="00D35C2D"/>
    <w:rsid w:val="00D35EEE"/>
    <w:rsid w:val="00D36271"/>
    <w:rsid w:val="00D372CD"/>
    <w:rsid w:val="00D3739B"/>
    <w:rsid w:val="00D37E85"/>
    <w:rsid w:val="00D37EF3"/>
    <w:rsid w:val="00D413B3"/>
    <w:rsid w:val="00D42A42"/>
    <w:rsid w:val="00D42AD3"/>
    <w:rsid w:val="00D431D0"/>
    <w:rsid w:val="00D4419B"/>
    <w:rsid w:val="00D441D5"/>
    <w:rsid w:val="00D44879"/>
    <w:rsid w:val="00D45AD5"/>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322"/>
    <w:rsid w:val="00D57E74"/>
    <w:rsid w:val="00D600BC"/>
    <w:rsid w:val="00D609FF"/>
    <w:rsid w:val="00D60E6B"/>
    <w:rsid w:val="00D625D3"/>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7703B"/>
    <w:rsid w:val="00D802B9"/>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5558"/>
    <w:rsid w:val="00D95C0F"/>
    <w:rsid w:val="00DA0DA4"/>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5446"/>
    <w:rsid w:val="00DB62C2"/>
    <w:rsid w:val="00DB646E"/>
    <w:rsid w:val="00DB6D55"/>
    <w:rsid w:val="00DB77C4"/>
    <w:rsid w:val="00DB789F"/>
    <w:rsid w:val="00DB7E89"/>
    <w:rsid w:val="00DC0491"/>
    <w:rsid w:val="00DC1457"/>
    <w:rsid w:val="00DC2EE5"/>
    <w:rsid w:val="00DC3508"/>
    <w:rsid w:val="00DC3558"/>
    <w:rsid w:val="00DC3CEA"/>
    <w:rsid w:val="00DC4FED"/>
    <w:rsid w:val="00DC59F4"/>
    <w:rsid w:val="00DC7B16"/>
    <w:rsid w:val="00DD2BAE"/>
    <w:rsid w:val="00DD3231"/>
    <w:rsid w:val="00DD64B4"/>
    <w:rsid w:val="00DD687F"/>
    <w:rsid w:val="00DD6CB4"/>
    <w:rsid w:val="00DD6D05"/>
    <w:rsid w:val="00DD78BB"/>
    <w:rsid w:val="00DD7F80"/>
    <w:rsid w:val="00DE0E3A"/>
    <w:rsid w:val="00DE3833"/>
    <w:rsid w:val="00DE40DE"/>
    <w:rsid w:val="00DE504C"/>
    <w:rsid w:val="00DE5B91"/>
    <w:rsid w:val="00DE5F9E"/>
    <w:rsid w:val="00DE6CC7"/>
    <w:rsid w:val="00DE7790"/>
    <w:rsid w:val="00DF0312"/>
    <w:rsid w:val="00DF0983"/>
    <w:rsid w:val="00DF0D45"/>
    <w:rsid w:val="00DF1EAD"/>
    <w:rsid w:val="00DF1FA0"/>
    <w:rsid w:val="00DF290D"/>
    <w:rsid w:val="00DF529F"/>
    <w:rsid w:val="00DF52BD"/>
    <w:rsid w:val="00DF56A7"/>
    <w:rsid w:val="00DF5AF6"/>
    <w:rsid w:val="00DF60F6"/>
    <w:rsid w:val="00E00225"/>
    <w:rsid w:val="00E0110D"/>
    <w:rsid w:val="00E0131A"/>
    <w:rsid w:val="00E01385"/>
    <w:rsid w:val="00E013A9"/>
    <w:rsid w:val="00E019A6"/>
    <w:rsid w:val="00E01AA6"/>
    <w:rsid w:val="00E037A5"/>
    <w:rsid w:val="00E049B9"/>
    <w:rsid w:val="00E04A7B"/>
    <w:rsid w:val="00E0500B"/>
    <w:rsid w:val="00E05287"/>
    <w:rsid w:val="00E05DDD"/>
    <w:rsid w:val="00E05FCE"/>
    <w:rsid w:val="00E0657C"/>
    <w:rsid w:val="00E06882"/>
    <w:rsid w:val="00E068CA"/>
    <w:rsid w:val="00E06FA6"/>
    <w:rsid w:val="00E106DF"/>
    <w:rsid w:val="00E1161A"/>
    <w:rsid w:val="00E11CD8"/>
    <w:rsid w:val="00E12641"/>
    <w:rsid w:val="00E12CA3"/>
    <w:rsid w:val="00E12D6B"/>
    <w:rsid w:val="00E1309E"/>
    <w:rsid w:val="00E1381A"/>
    <w:rsid w:val="00E13A3A"/>
    <w:rsid w:val="00E144A2"/>
    <w:rsid w:val="00E146C2"/>
    <w:rsid w:val="00E16E65"/>
    <w:rsid w:val="00E174E4"/>
    <w:rsid w:val="00E20BE1"/>
    <w:rsid w:val="00E20EFA"/>
    <w:rsid w:val="00E21A57"/>
    <w:rsid w:val="00E24B21"/>
    <w:rsid w:val="00E24EB2"/>
    <w:rsid w:val="00E256F1"/>
    <w:rsid w:val="00E2577F"/>
    <w:rsid w:val="00E26C48"/>
    <w:rsid w:val="00E2734F"/>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70CE"/>
    <w:rsid w:val="00E47707"/>
    <w:rsid w:val="00E47C04"/>
    <w:rsid w:val="00E50BC9"/>
    <w:rsid w:val="00E51BEA"/>
    <w:rsid w:val="00E52C6D"/>
    <w:rsid w:val="00E54904"/>
    <w:rsid w:val="00E554AB"/>
    <w:rsid w:val="00E55E33"/>
    <w:rsid w:val="00E57B1D"/>
    <w:rsid w:val="00E60590"/>
    <w:rsid w:val="00E62DA7"/>
    <w:rsid w:val="00E6436C"/>
    <w:rsid w:val="00E650A2"/>
    <w:rsid w:val="00E65512"/>
    <w:rsid w:val="00E6578A"/>
    <w:rsid w:val="00E65952"/>
    <w:rsid w:val="00E65A21"/>
    <w:rsid w:val="00E65E47"/>
    <w:rsid w:val="00E65E81"/>
    <w:rsid w:val="00E66347"/>
    <w:rsid w:val="00E66416"/>
    <w:rsid w:val="00E67607"/>
    <w:rsid w:val="00E67A71"/>
    <w:rsid w:val="00E7139D"/>
    <w:rsid w:val="00E721BA"/>
    <w:rsid w:val="00E72DA4"/>
    <w:rsid w:val="00E73589"/>
    <w:rsid w:val="00E739FA"/>
    <w:rsid w:val="00E76AE5"/>
    <w:rsid w:val="00E77FE0"/>
    <w:rsid w:val="00E80419"/>
    <w:rsid w:val="00E8219E"/>
    <w:rsid w:val="00E84A1F"/>
    <w:rsid w:val="00E85217"/>
    <w:rsid w:val="00E85C6B"/>
    <w:rsid w:val="00E866A0"/>
    <w:rsid w:val="00E86919"/>
    <w:rsid w:val="00E87B8B"/>
    <w:rsid w:val="00E91547"/>
    <w:rsid w:val="00E94160"/>
    <w:rsid w:val="00E94197"/>
    <w:rsid w:val="00E944B8"/>
    <w:rsid w:val="00E96CF1"/>
    <w:rsid w:val="00E96E67"/>
    <w:rsid w:val="00E97CF4"/>
    <w:rsid w:val="00EA15B6"/>
    <w:rsid w:val="00EA1CCF"/>
    <w:rsid w:val="00EA239B"/>
    <w:rsid w:val="00EA2537"/>
    <w:rsid w:val="00EA2626"/>
    <w:rsid w:val="00EA28EF"/>
    <w:rsid w:val="00EA41C0"/>
    <w:rsid w:val="00EA43E9"/>
    <w:rsid w:val="00EA441F"/>
    <w:rsid w:val="00EA4BBC"/>
    <w:rsid w:val="00EA4DDB"/>
    <w:rsid w:val="00EA5E73"/>
    <w:rsid w:val="00EA6014"/>
    <w:rsid w:val="00EA6312"/>
    <w:rsid w:val="00EA6DAB"/>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4609"/>
    <w:rsid w:val="00EC4AFF"/>
    <w:rsid w:val="00EC51F8"/>
    <w:rsid w:val="00EC7BC4"/>
    <w:rsid w:val="00ED1367"/>
    <w:rsid w:val="00ED181D"/>
    <w:rsid w:val="00ED1C38"/>
    <w:rsid w:val="00ED317A"/>
    <w:rsid w:val="00ED38E9"/>
    <w:rsid w:val="00ED3B53"/>
    <w:rsid w:val="00ED3D65"/>
    <w:rsid w:val="00ED4031"/>
    <w:rsid w:val="00ED427C"/>
    <w:rsid w:val="00ED5A75"/>
    <w:rsid w:val="00ED6381"/>
    <w:rsid w:val="00ED6A1D"/>
    <w:rsid w:val="00ED7E4C"/>
    <w:rsid w:val="00EE008E"/>
    <w:rsid w:val="00EE0303"/>
    <w:rsid w:val="00EE0433"/>
    <w:rsid w:val="00EE050E"/>
    <w:rsid w:val="00EE0C84"/>
    <w:rsid w:val="00EE1900"/>
    <w:rsid w:val="00EE1BEB"/>
    <w:rsid w:val="00EE1F84"/>
    <w:rsid w:val="00EE2177"/>
    <w:rsid w:val="00EE3D33"/>
    <w:rsid w:val="00EE3F22"/>
    <w:rsid w:val="00EE4EA7"/>
    <w:rsid w:val="00EE557D"/>
    <w:rsid w:val="00EE5A1C"/>
    <w:rsid w:val="00EE5BB0"/>
    <w:rsid w:val="00EE615B"/>
    <w:rsid w:val="00EE64A3"/>
    <w:rsid w:val="00EE681D"/>
    <w:rsid w:val="00EE6AF1"/>
    <w:rsid w:val="00EE6DE8"/>
    <w:rsid w:val="00EE6E42"/>
    <w:rsid w:val="00EF278D"/>
    <w:rsid w:val="00EF3BED"/>
    <w:rsid w:val="00EF3C84"/>
    <w:rsid w:val="00EF59EB"/>
    <w:rsid w:val="00EF66D4"/>
    <w:rsid w:val="00EF7D07"/>
    <w:rsid w:val="00F00D5F"/>
    <w:rsid w:val="00F00E7A"/>
    <w:rsid w:val="00F018AC"/>
    <w:rsid w:val="00F0290B"/>
    <w:rsid w:val="00F02A39"/>
    <w:rsid w:val="00F051F0"/>
    <w:rsid w:val="00F0559A"/>
    <w:rsid w:val="00F06294"/>
    <w:rsid w:val="00F071A6"/>
    <w:rsid w:val="00F07350"/>
    <w:rsid w:val="00F0771E"/>
    <w:rsid w:val="00F10152"/>
    <w:rsid w:val="00F129AF"/>
    <w:rsid w:val="00F12D26"/>
    <w:rsid w:val="00F130F9"/>
    <w:rsid w:val="00F13EEC"/>
    <w:rsid w:val="00F13FB9"/>
    <w:rsid w:val="00F14BFB"/>
    <w:rsid w:val="00F15567"/>
    <w:rsid w:val="00F16642"/>
    <w:rsid w:val="00F17E4C"/>
    <w:rsid w:val="00F20454"/>
    <w:rsid w:val="00F20D53"/>
    <w:rsid w:val="00F20E82"/>
    <w:rsid w:val="00F22216"/>
    <w:rsid w:val="00F22316"/>
    <w:rsid w:val="00F22328"/>
    <w:rsid w:val="00F224A1"/>
    <w:rsid w:val="00F2438F"/>
    <w:rsid w:val="00F244A1"/>
    <w:rsid w:val="00F24AE3"/>
    <w:rsid w:val="00F25C58"/>
    <w:rsid w:val="00F27293"/>
    <w:rsid w:val="00F27DC2"/>
    <w:rsid w:val="00F30475"/>
    <w:rsid w:val="00F305A3"/>
    <w:rsid w:val="00F3220D"/>
    <w:rsid w:val="00F324F3"/>
    <w:rsid w:val="00F33547"/>
    <w:rsid w:val="00F34687"/>
    <w:rsid w:val="00F34CFA"/>
    <w:rsid w:val="00F34E7E"/>
    <w:rsid w:val="00F352C0"/>
    <w:rsid w:val="00F362D5"/>
    <w:rsid w:val="00F37293"/>
    <w:rsid w:val="00F374B2"/>
    <w:rsid w:val="00F41528"/>
    <w:rsid w:val="00F416CD"/>
    <w:rsid w:val="00F418D4"/>
    <w:rsid w:val="00F42604"/>
    <w:rsid w:val="00F43167"/>
    <w:rsid w:val="00F43783"/>
    <w:rsid w:val="00F437C2"/>
    <w:rsid w:val="00F448CB"/>
    <w:rsid w:val="00F463D5"/>
    <w:rsid w:val="00F472CB"/>
    <w:rsid w:val="00F475F5"/>
    <w:rsid w:val="00F47C76"/>
    <w:rsid w:val="00F50CF1"/>
    <w:rsid w:val="00F50DB6"/>
    <w:rsid w:val="00F52C2C"/>
    <w:rsid w:val="00F535D5"/>
    <w:rsid w:val="00F55240"/>
    <w:rsid w:val="00F554EE"/>
    <w:rsid w:val="00F567C0"/>
    <w:rsid w:val="00F56A3D"/>
    <w:rsid w:val="00F6034E"/>
    <w:rsid w:val="00F62AA8"/>
    <w:rsid w:val="00F64770"/>
    <w:rsid w:val="00F64859"/>
    <w:rsid w:val="00F65455"/>
    <w:rsid w:val="00F65BE1"/>
    <w:rsid w:val="00F66826"/>
    <w:rsid w:val="00F67E30"/>
    <w:rsid w:val="00F67F57"/>
    <w:rsid w:val="00F71D2A"/>
    <w:rsid w:val="00F71EC2"/>
    <w:rsid w:val="00F72C30"/>
    <w:rsid w:val="00F733A9"/>
    <w:rsid w:val="00F73C10"/>
    <w:rsid w:val="00F748A9"/>
    <w:rsid w:val="00F74E31"/>
    <w:rsid w:val="00F74F9E"/>
    <w:rsid w:val="00F765B2"/>
    <w:rsid w:val="00F773CD"/>
    <w:rsid w:val="00F8054B"/>
    <w:rsid w:val="00F82109"/>
    <w:rsid w:val="00F82FB8"/>
    <w:rsid w:val="00F83204"/>
    <w:rsid w:val="00F8329B"/>
    <w:rsid w:val="00F8379B"/>
    <w:rsid w:val="00F839EA"/>
    <w:rsid w:val="00F83A18"/>
    <w:rsid w:val="00F841CC"/>
    <w:rsid w:val="00F849BE"/>
    <w:rsid w:val="00F84B0C"/>
    <w:rsid w:val="00F853A0"/>
    <w:rsid w:val="00F865F7"/>
    <w:rsid w:val="00F86BA6"/>
    <w:rsid w:val="00F87421"/>
    <w:rsid w:val="00F876B1"/>
    <w:rsid w:val="00F902A3"/>
    <w:rsid w:val="00F90FCD"/>
    <w:rsid w:val="00F91EAF"/>
    <w:rsid w:val="00F92C72"/>
    <w:rsid w:val="00F94F99"/>
    <w:rsid w:val="00F95734"/>
    <w:rsid w:val="00F968BC"/>
    <w:rsid w:val="00F96C21"/>
    <w:rsid w:val="00F96EED"/>
    <w:rsid w:val="00F972F7"/>
    <w:rsid w:val="00FA017F"/>
    <w:rsid w:val="00FA0EA5"/>
    <w:rsid w:val="00FA1839"/>
    <w:rsid w:val="00FA4006"/>
    <w:rsid w:val="00FA5CD8"/>
    <w:rsid w:val="00FA636D"/>
    <w:rsid w:val="00FA66B2"/>
    <w:rsid w:val="00FA6871"/>
    <w:rsid w:val="00FA6BA7"/>
    <w:rsid w:val="00FB03A5"/>
    <w:rsid w:val="00FB47C9"/>
    <w:rsid w:val="00FB549D"/>
    <w:rsid w:val="00FB5AFC"/>
    <w:rsid w:val="00FB6AC9"/>
    <w:rsid w:val="00FC07CF"/>
    <w:rsid w:val="00FC1305"/>
    <w:rsid w:val="00FC1CA3"/>
    <w:rsid w:val="00FC26A3"/>
    <w:rsid w:val="00FC306F"/>
    <w:rsid w:val="00FC43F2"/>
    <w:rsid w:val="00FC54CA"/>
    <w:rsid w:val="00FC6999"/>
    <w:rsid w:val="00FC7743"/>
    <w:rsid w:val="00FD00CC"/>
    <w:rsid w:val="00FD0F52"/>
    <w:rsid w:val="00FD3045"/>
    <w:rsid w:val="00FD344E"/>
    <w:rsid w:val="00FD5919"/>
    <w:rsid w:val="00FD5E02"/>
    <w:rsid w:val="00FE04C1"/>
    <w:rsid w:val="00FE1092"/>
    <w:rsid w:val="00FE11AD"/>
    <w:rsid w:val="00FE15FC"/>
    <w:rsid w:val="00FE3137"/>
    <w:rsid w:val="00FE40A0"/>
    <w:rsid w:val="00FE439F"/>
    <w:rsid w:val="00FE5BC6"/>
    <w:rsid w:val="00FE68BC"/>
    <w:rsid w:val="00FE70A3"/>
    <w:rsid w:val="00FE7B75"/>
    <w:rsid w:val="00FF032E"/>
    <w:rsid w:val="00FF0DF0"/>
    <w:rsid w:val="00FF45A5"/>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TotalTime>
  <Pages>23</Pages>
  <Words>21162</Words>
  <Characters>120628</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131</cp:revision>
  <dcterms:created xsi:type="dcterms:W3CDTF">2021-04-01T16:24:00Z</dcterms:created>
  <dcterms:modified xsi:type="dcterms:W3CDTF">2022-01-2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